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40C87" w:rsidRPr="00AE1C9B" w:rsidRDefault="00340C87" w:rsidP="00340C87">
      <w:pPr>
        <w:jc w:val="both"/>
        <w:rPr>
          <w:b/>
        </w:rPr>
      </w:pPr>
      <w:r w:rsidRPr="00AE1C9B">
        <w:rPr>
          <w:b/>
        </w:rPr>
        <w:t>SUPPLEMENTARY MATERIAL:</w:t>
      </w:r>
    </w:p>
    <w:p w:rsidR="00340C87" w:rsidRPr="009C1AD3" w:rsidRDefault="00340C87" w:rsidP="00340C87">
      <w:pPr>
        <w:jc w:val="both"/>
        <w:rPr>
          <w:b/>
        </w:rPr>
      </w:pPr>
      <w:r w:rsidRPr="009C1AD3">
        <w:rPr>
          <w:b/>
        </w:rPr>
        <w:t>Supplementary data 1: Search strategies for databases searched</w:t>
      </w:r>
    </w:p>
    <w:p w:rsidR="00340C87" w:rsidRDefault="00340C87" w:rsidP="00340C87">
      <w:pPr>
        <w:jc w:val="both"/>
      </w:pPr>
      <w:r>
        <w:t>1) Medline (</w:t>
      </w:r>
      <w:r w:rsidRPr="002378AD">
        <w:t>Ovid MEDLINE(R) In-Process &amp; Other Non-Indexed Citations and Ovid MEDLINE(R) 1946 to Present</w:t>
      </w:r>
      <w:r>
        <w:t xml:space="preserve">):  </w:t>
      </w:r>
    </w:p>
    <w:p w:rsidR="00340C87" w:rsidRDefault="00340C87" w:rsidP="00340C87">
      <w:pPr>
        <w:jc w:val="both"/>
      </w:pPr>
      <w:r w:rsidRPr="002378AD">
        <w:t xml:space="preserve">With limits to humans and current (2nd September 2015) and English:                       </w:t>
      </w:r>
    </w:p>
    <w:p w:rsidR="00340C87" w:rsidRDefault="00340C87" w:rsidP="00340C87">
      <w:pPr>
        <w:jc w:val="both"/>
      </w:pPr>
      <w:proofErr w:type="gramStart"/>
      <w:r w:rsidRPr="002378AD">
        <w:t>chlamydia</w:t>
      </w:r>
      <w:proofErr w:type="gramEnd"/>
      <w:r w:rsidRPr="002378AD">
        <w:t xml:space="preserve"> trachomatis.mp. </w:t>
      </w:r>
      <w:proofErr w:type="gramStart"/>
      <w:r w:rsidRPr="002378AD">
        <w:t>or</w:t>
      </w:r>
      <w:proofErr w:type="gramEnd"/>
      <w:r w:rsidRPr="002378AD">
        <w:t xml:space="preserve"> Chlamydia trachomatis/ OR chlamydia.mp. </w:t>
      </w:r>
      <w:proofErr w:type="gramStart"/>
      <w:r w:rsidRPr="002378AD">
        <w:t>or</w:t>
      </w:r>
      <w:proofErr w:type="gramEnd"/>
      <w:r w:rsidRPr="002378AD">
        <w:t xml:space="preserve"> Chlamydia Infections/ or Chlamydia/ or Chlamydia trachomatis/ AND prevalence.mp. </w:t>
      </w:r>
      <w:proofErr w:type="gramStart"/>
      <w:r w:rsidRPr="002378AD">
        <w:t>or</w:t>
      </w:r>
      <w:proofErr w:type="gramEnd"/>
      <w:r w:rsidRPr="002378AD">
        <w:t xml:space="preserve"> Prevalence/ OR positivity.mp. </w:t>
      </w:r>
      <w:proofErr w:type="gramStart"/>
      <w:r w:rsidRPr="002378AD">
        <w:t>OR positive.mp.</w:t>
      </w:r>
      <w:proofErr w:type="gramEnd"/>
      <w:r w:rsidRPr="002378AD">
        <w:t xml:space="preserve"> </w:t>
      </w:r>
      <w:proofErr w:type="gramStart"/>
      <w:r w:rsidRPr="002378AD">
        <w:t>OR epidemiology.mp.</w:t>
      </w:r>
      <w:proofErr w:type="gramEnd"/>
      <w:r w:rsidRPr="002378AD">
        <w:t xml:space="preserve"> </w:t>
      </w:r>
      <w:proofErr w:type="gramStart"/>
      <w:r w:rsidRPr="002378AD">
        <w:t>or</w:t>
      </w:r>
      <w:proofErr w:type="gramEnd"/>
      <w:r w:rsidRPr="002378AD">
        <w:t xml:space="preserve"> Epidemiology/ OR diagnosis.mp. </w:t>
      </w:r>
      <w:proofErr w:type="gramStart"/>
      <w:r w:rsidRPr="002378AD">
        <w:t>or</w:t>
      </w:r>
      <w:proofErr w:type="gramEnd"/>
      <w:r w:rsidRPr="002378AD">
        <w:t xml:space="preserve"> Diagnosis/ OR diagnoses.mp. </w:t>
      </w:r>
      <w:proofErr w:type="gramStart"/>
      <w:r w:rsidRPr="002378AD">
        <w:t>or</w:t>
      </w:r>
      <w:proofErr w:type="gramEnd"/>
      <w:r w:rsidRPr="002378AD">
        <w:t xml:space="preserve"> Diagnosis/ OR diagnosed.mp. </w:t>
      </w:r>
      <w:proofErr w:type="gramStart"/>
      <w:r w:rsidRPr="002378AD">
        <w:t>AND rectal.mp.</w:t>
      </w:r>
      <w:proofErr w:type="gramEnd"/>
      <w:r w:rsidRPr="002378AD">
        <w:t xml:space="preserve"> </w:t>
      </w:r>
      <w:proofErr w:type="gramStart"/>
      <w:r w:rsidRPr="002378AD">
        <w:t>OR anal.mp.</w:t>
      </w:r>
      <w:proofErr w:type="gramEnd"/>
      <w:r>
        <w:t xml:space="preserve"> </w:t>
      </w:r>
      <w:proofErr w:type="gramStart"/>
      <w:r w:rsidRPr="002378AD">
        <w:t>OR anogenital.mp.</w:t>
      </w:r>
      <w:proofErr w:type="gramEnd"/>
      <w:r w:rsidRPr="002378AD">
        <w:t xml:space="preserve">    </w:t>
      </w:r>
    </w:p>
    <w:p w:rsidR="00340C87" w:rsidRDefault="00340C87" w:rsidP="00340C87">
      <w:pPr>
        <w:jc w:val="both"/>
      </w:pPr>
    </w:p>
    <w:p w:rsidR="00340C87" w:rsidRDefault="00340C87" w:rsidP="00340C87">
      <w:pPr>
        <w:jc w:val="both"/>
      </w:pPr>
      <w:r>
        <w:t xml:space="preserve">2) </w:t>
      </w:r>
      <w:proofErr w:type="spellStart"/>
      <w:r>
        <w:t>Embase</w:t>
      </w:r>
      <w:proofErr w:type="spellEnd"/>
      <w:r>
        <w:t xml:space="preserve">, CINAHL, </w:t>
      </w:r>
      <w:proofErr w:type="spellStart"/>
      <w:r>
        <w:t>PsychINFO</w:t>
      </w:r>
      <w:proofErr w:type="spellEnd"/>
      <w:r>
        <w:t xml:space="preserve"> (searched simultaneously through NICE Healthcare Databases Advanced Search):</w:t>
      </w:r>
    </w:p>
    <w:p w:rsidR="00340C87" w:rsidRDefault="00340C87" w:rsidP="00340C87">
      <w:pPr>
        <w:jc w:val="both"/>
      </w:pPr>
      <w:proofErr w:type="spellStart"/>
      <w:r>
        <w:t>Chlamydia.ti,ab</w:t>
      </w:r>
      <w:proofErr w:type="spellEnd"/>
      <w:r>
        <w:t xml:space="preserve"> [Limit to: Publication Year 1997-2015] OR (Chlamydia AND trachomatis).</w:t>
      </w:r>
      <w:proofErr w:type="spellStart"/>
      <w:r>
        <w:t>ti,ab</w:t>
      </w:r>
      <w:proofErr w:type="spellEnd"/>
      <w:r>
        <w:t xml:space="preserve"> [Limit to: Publication Year 1997-2015] AND </w:t>
      </w:r>
      <w:proofErr w:type="spellStart"/>
      <w:r>
        <w:t>prevalence.ti,ab</w:t>
      </w:r>
      <w:proofErr w:type="spellEnd"/>
      <w:r>
        <w:t xml:space="preserve"> [Limit to: Publication Year 1997-2015] OR </w:t>
      </w:r>
      <w:proofErr w:type="spellStart"/>
      <w:r>
        <w:t>positivity.ti,ab</w:t>
      </w:r>
      <w:proofErr w:type="spellEnd"/>
      <w:r>
        <w:t xml:space="preserve"> [Limit to: Publication Year 1997-2015] OR </w:t>
      </w:r>
      <w:proofErr w:type="spellStart"/>
      <w:r>
        <w:t>positive.ti,ab</w:t>
      </w:r>
      <w:proofErr w:type="spellEnd"/>
      <w:r>
        <w:t xml:space="preserve"> [Limit to: Publication Year 1997-2015] OR </w:t>
      </w:r>
      <w:proofErr w:type="spellStart"/>
      <w:r>
        <w:t>epidemiology.ti,ab</w:t>
      </w:r>
      <w:proofErr w:type="spellEnd"/>
      <w:r>
        <w:t xml:space="preserve"> [Limit to: Publication Year 1997-2015] OR </w:t>
      </w:r>
      <w:proofErr w:type="spellStart"/>
      <w:r>
        <w:t>diagnosis.ti,ab</w:t>
      </w:r>
      <w:proofErr w:type="spellEnd"/>
      <w:r>
        <w:t xml:space="preserve"> [Limit to: Publication Year 1997-2015] OR </w:t>
      </w:r>
      <w:proofErr w:type="spellStart"/>
      <w:r>
        <w:t>diagnoses.ti,ab</w:t>
      </w:r>
      <w:proofErr w:type="spellEnd"/>
      <w:r>
        <w:t xml:space="preserve"> [Limit to: Publication Year 1997-2015] OR </w:t>
      </w:r>
      <w:proofErr w:type="spellStart"/>
      <w:r>
        <w:t>diagnosed.ti,ab</w:t>
      </w:r>
      <w:proofErr w:type="spellEnd"/>
      <w:r>
        <w:t xml:space="preserve"> [Limit to: Publication Year 1997-2015] AND </w:t>
      </w:r>
      <w:proofErr w:type="spellStart"/>
      <w:r>
        <w:t>rectal.ti,ab</w:t>
      </w:r>
      <w:proofErr w:type="spellEnd"/>
      <w:r>
        <w:t xml:space="preserve"> [Limit to: Publication Year 1997-2015] OR </w:t>
      </w:r>
      <w:proofErr w:type="spellStart"/>
      <w:r>
        <w:t>anal.ti,ab</w:t>
      </w:r>
      <w:proofErr w:type="spellEnd"/>
      <w:r>
        <w:t xml:space="preserve"> [Limit to: Publication Year 1997-2015] OR </w:t>
      </w:r>
      <w:proofErr w:type="spellStart"/>
      <w:r>
        <w:t>anogenital.ti,ab</w:t>
      </w:r>
      <w:proofErr w:type="spellEnd"/>
      <w:r>
        <w:t xml:space="preserve"> [Limit to: Publication Year 1997-2015]</w:t>
      </w:r>
    </w:p>
    <w:p w:rsidR="00340C87" w:rsidRDefault="00340C87" w:rsidP="00340C87">
      <w:pPr>
        <w:jc w:val="both"/>
      </w:pPr>
      <w:r>
        <w:t xml:space="preserve">                                                 </w:t>
      </w:r>
    </w:p>
    <w:p w:rsidR="00340C87" w:rsidRDefault="00340C87" w:rsidP="00340C87">
      <w:pPr>
        <w:jc w:val="both"/>
      </w:pPr>
      <w:r>
        <w:t>3) Cochrane Database:</w:t>
      </w:r>
    </w:p>
    <w:p w:rsidR="00340C87" w:rsidRDefault="00340C87" w:rsidP="00340C87">
      <w:pPr>
        <w:jc w:val="both"/>
      </w:pPr>
      <w:r w:rsidRPr="002378AD">
        <w:t xml:space="preserve">chlamydia </w:t>
      </w:r>
      <w:proofErr w:type="spellStart"/>
      <w:r w:rsidRPr="002378AD">
        <w:t>trachomatis:ti,ab,kw</w:t>
      </w:r>
      <w:proofErr w:type="spellEnd"/>
      <w:r w:rsidRPr="002378AD">
        <w:t xml:space="preserve"> Publication Year from 1997 to 2015 (Word variations have been searched) OR </w:t>
      </w:r>
      <w:proofErr w:type="spellStart"/>
      <w:r w:rsidRPr="002378AD">
        <w:t>chlamydia:ti,ab,kw</w:t>
      </w:r>
      <w:proofErr w:type="spellEnd"/>
      <w:r w:rsidRPr="002378AD">
        <w:t xml:space="preserve"> Publication Year from 1997 to 2015 (Word variations have  been searched) AND </w:t>
      </w:r>
      <w:proofErr w:type="spellStart"/>
      <w:r w:rsidRPr="002378AD">
        <w:t>prevalence:ti,ab,kw</w:t>
      </w:r>
      <w:proofErr w:type="spellEnd"/>
      <w:r w:rsidRPr="002378AD">
        <w:t xml:space="preserve"> Publication Year from 1997 to 2015 (Word variations have been searched) OR </w:t>
      </w:r>
      <w:proofErr w:type="spellStart"/>
      <w:r w:rsidRPr="002378AD">
        <w:t>positivity:ti,ab,kw</w:t>
      </w:r>
      <w:proofErr w:type="spellEnd"/>
      <w:r w:rsidRPr="002378AD">
        <w:t xml:space="preserve"> Publication Year from 1997 to 2015 (Word variations have been searched) OR </w:t>
      </w:r>
      <w:proofErr w:type="spellStart"/>
      <w:r w:rsidRPr="002378AD">
        <w:t>positive:ti,ab,kw</w:t>
      </w:r>
      <w:proofErr w:type="spellEnd"/>
      <w:r w:rsidRPr="002378AD">
        <w:t xml:space="preserve"> Publication Year from 1997 to 2015 (Word variations have been searched) OR </w:t>
      </w:r>
      <w:proofErr w:type="spellStart"/>
      <w:r w:rsidRPr="002378AD">
        <w:t>epidemiology:ti,ab,kw</w:t>
      </w:r>
      <w:proofErr w:type="spellEnd"/>
      <w:r w:rsidRPr="002378AD">
        <w:t xml:space="preserve"> Publication Year from 1997 to 2015 (Word variations have been searched) OR </w:t>
      </w:r>
      <w:proofErr w:type="spellStart"/>
      <w:r w:rsidRPr="002378AD">
        <w:t>diagnosis:ti,ab,kw</w:t>
      </w:r>
      <w:proofErr w:type="spellEnd"/>
      <w:r w:rsidRPr="002378AD">
        <w:t xml:space="preserve"> Publication Year from 1997 to 2015 (Word variations have been searched) OR </w:t>
      </w:r>
      <w:proofErr w:type="spellStart"/>
      <w:r w:rsidRPr="002378AD">
        <w:t>diagnoses:ti,ab,kw</w:t>
      </w:r>
      <w:proofErr w:type="spellEnd"/>
      <w:r w:rsidRPr="002378AD">
        <w:t xml:space="preserve"> Publication Year from 1997 to 2015 (Word variations have been searched) OR </w:t>
      </w:r>
      <w:proofErr w:type="spellStart"/>
      <w:r w:rsidRPr="002378AD">
        <w:t>diagnosed:ti,ab,kw</w:t>
      </w:r>
      <w:proofErr w:type="spellEnd"/>
      <w:r w:rsidRPr="002378AD">
        <w:t xml:space="preserve"> Publication Year from 1997 to 2015 (Word variations have been searched) AND </w:t>
      </w:r>
      <w:proofErr w:type="spellStart"/>
      <w:r w:rsidRPr="002378AD">
        <w:t>rectal:ti,ab,kw</w:t>
      </w:r>
      <w:proofErr w:type="spellEnd"/>
      <w:r w:rsidRPr="002378AD">
        <w:t xml:space="preserve"> Publication Year from 1997 to 2015 (Word variations have been searched) OR </w:t>
      </w:r>
      <w:proofErr w:type="spellStart"/>
      <w:r w:rsidRPr="002378AD">
        <w:t>anal:ti,ab,kw</w:t>
      </w:r>
      <w:proofErr w:type="spellEnd"/>
      <w:r w:rsidRPr="002378AD">
        <w:t xml:space="preserve"> Publication Year from 1997 to 2015 (Word variations have been searched) OR </w:t>
      </w:r>
      <w:proofErr w:type="spellStart"/>
      <w:r w:rsidRPr="002378AD">
        <w:t>anogenital:ti,ab,kw</w:t>
      </w:r>
      <w:proofErr w:type="spellEnd"/>
      <w:r w:rsidRPr="002378AD">
        <w:t xml:space="preserve"> Publication Year from 1997 to 2015 (Word variations have been searched)</w:t>
      </w:r>
    </w:p>
    <w:p w:rsidR="00340C87" w:rsidRDefault="00340C87" w:rsidP="00340C87">
      <w:pPr>
        <w:jc w:val="both"/>
        <w:rPr>
          <w:b/>
        </w:rPr>
      </w:pPr>
    </w:p>
    <w:p w:rsidR="00340C87" w:rsidRDefault="00340C87" w:rsidP="00340C87">
      <w:pPr>
        <w:jc w:val="both"/>
        <w:rPr>
          <w:b/>
        </w:rPr>
      </w:pPr>
    </w:p>
    <w:p w:rsidR="00340C87" w:rsidRDefault="00340C87" w:rsidP="00340C87">
      <w:pPr>
        <w:jc w:val="both"/>
        <w:rPr>
          <w:b/>
        </w:rPr>
      </w:pPr>
    </w:p>
    <w:p w:rsidR="00340C87" w:rsidRDefault="00340C87" w:rsidP="00340C87">
      <w:pPr>
        <w:jc w:val="both"/>
        <w:rPr>
          <w:b/>
        </w:rPr>
      </w:pPr>
    </w:p>
    <w:p w:rsidR="00340C87" w:rsidRDefault="00340C87" w:rsidP="00340C87">
      <w:pPr>
        <w:jc w:val="both"/>
        <w:rPr>
          <w:b/>
        </w:rPr>
      </w:pPr>
    </w:p>
    <w:p w:rsidR="00340C87" w:rsidRPr="009C1AD3" w:rsidRDefault="00340C87" w:rsidP="00340C87">
      <w:pPr>
        <w:rPr>
          <w:b/>
        </w:rPr>
      </w:pPr>
      <w:r w:rsidRPr="009C1AD3">
        <w:rPr>
          <w:b/>
        </w:rPr>
        <w:lastRenderedPageBreak/>
        <w:t xml:space="preserve">Supplementary data 2: Data items extracted from included full text papers. </w:t>
      </w:r>
    </w:p>
    <w:p w:rsidR="00340C87" w:rsidRPr="001F6E9F" w:rsidRDefault="00340C87" w:rsidP="00340C87">
      <w:pPr>
        <w:pStyle w:val="Caption"/>
        <w:keepNext/>
        <w:spacing w:after="0"/>
        <w:jc w:val="both"/>
        <w:rPr>
          <w:color w:val="auto"/>
        </w:rPr>
      </w:pPr>
      <w:r w:rsidRPr="001F6E9F">
        <w:rPr>
          <w:color w:val="auto"/>
        </w:rPr>
        <w:t xml:space="preserve">Table: Data items extracted from </w:t>
      </w:r>
      <w:r>
        <w:rPr>
          <w:color w:val="auto"/>
        </w:rPr>
        <w:t>included</w:t>
      </w:r>
      <w:r w:rsidRPr="001F6E9F">
        <w:rPr>
          <w:color w:val="auto"/>
        </w:rPr>
        <w:t xml:space="preserve"> full text papers</w:t>
      </w:r>
      <w:r>
        <w:rPr>
          <w:color w:val="auto"/>
        </w:rPr>
        <w:t xml:space="preserve">. 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4621"/>
        <w:gridCol w:w="4621"/>
      </w:tblGrid>
      <w:tr w:rsidR="00340C87" w:rsidTr="00AE565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AE5652">
            <w:pPr>
              <w:jc w:val="center"/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>DATA ITEM EXTRACTED</w:t>
            </w:r>
          </w:p>
        </w:tc>
        <w:tc>
          <w:tcPr>
            <w:tcW w:w="4621" w:type="dxa"/>
          </w:tcPr>
          <w:p w:rsidR="00340C87" w:rsidRPr="00811143" w:rsidRDefault="00340C87" w:rsidP="00AE565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>EXAMPLE OF DATA</w:t>
            </w:r>
          </w:p>
        </w:tc>
      </w:tr>
      <w:tr w:rsidR="00340C87" w:rsidTr="00AE56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242" w:type="dxa"/>
            <w:gridSpan w:val="2"/>
          </w:tcPr>
          <w:p w:rsidR="00340C87" w:rsidRPr="00811143" w:rsidRDefault="00340C87" w:rsidP="00AE5652">
            <w:pPr>
              <w:jc w:val="center"/>
              <w:rPr>
                <w:sz w:val="20"/>
              </w:rPr>
            </w:pPr>
            <w:r w:rsidRPr="00811143">
              <w:rPr>
                <w:sz w:val="20"/>
              </w:rPr>
              <w:t>Study Design Data items</w:t>
            </w:r>
          </w:p>
        </w:tc>
      </w:tr>
      <w:tr w:rsidR="00340C87" w:rsidTr="00AE565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AE5652">
            <w:pPr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>Study design</w:t>
            </w:r>
          </w:p>
        </w:tc>
        <w:tc>
          <w:tcPr>
            <w:tcW w:w="4621" w:type="dxa"/>
          </w:tcPr>
          <w:p w:rsidR="00340C87" w:rsidRPr="00811143" w:rsidRDefault="00340C87" w:rsidP="00AE565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811143">
              <w:rPr>
                <w:sz w:val="20"/>
              </w:rPr>
              <w:t>Cross-section studies of clinic attending populations</w:t>
            </w:r>
          </w:p>
        </w:tc>
      </w:tr>
      <w:tr w:rsidR="00340C87" w:rsidTr="00AE56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AE5652">
            <w:pPr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>Study population type</w:t>
            </w:r>
          </w:p>
        </w:tc>
        <w:tc>
          <w:tcPr>
            <w:tcW w:w="4621" w:type="dxa"/>
          </w:tcPr>
          <w:p w:rsidR="00340C87" w:rsidRPr="00811143" w:rsidRDefault="00340C87" w:rsidP="00AE565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811143">
              <w:rPr>
                <w:sz w:val="20"/>
              </w:rPr>
              <w:t>General population, Clinic attending population, Chlamydia positive population, HIV positive population</w:t>
            </w:r>
          </w:p>
        </w:tc>
      </w:tr>
      <w:tr w:rsidR="00340C87" w:rsidTr="00AE565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AE5652">
            <w:pPr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 xml:space="preserve">Were results stratified by demographic information, e.g. age, ethnicity? </w:t>
            </w:r>
          </w:p>
        </w:tc>
        <w:tc>
          <w:tcPr>
            <w:tcW w:w="4621" w:type="dxa"/>
          </w:tcPr>
          <w:p w:rsidR="00340C87" w:rsidRPr="00811143" w:rsidRDefault="00340C87" w:rsidP="00AE565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811143">
              <w:rPr>
                <w:sz w:val="20"/>
              </w:rPr>
              <w:t>Result of test stratified by year of age or age-group.</w:t>
            </w:r>
          </w:p>
        </w:tc>
      </w:tr>
      <w:tr w:rsidR="00340C87" w:rsidTr="00AE56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242" w:type="dxa"/>
            <w:gridSpan w:val="2"/>
          </w:tcPr>
          <w:p w:rsidR="00340C87" w:rsidRPr="00811143" w:rsidRDefault="00340C87" w:rsidP="00AE5652">
            <w:pPr>
              <w:jc w:val="center"/>
              <w:rPr>
                <w:sz w:val="20"/>
              </w:rPr>
            </w:pPr>
            <w:r w:rsidRPr="00811143">
              <w:rPr>
                <w:sz w:val="20"/>
              </w:rPr>
              <w:t>Inclusion criteria data items:</w:t>
            </w:r>
          </w:p>
        </w:tc>
      </w:tr>
      <w:tr w:rsidR="00340C87" w:rsidTr="00AE565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AE5652">
            <w:pPr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>Country of study</w:t>
            </w:r>
          </w:p>
        </w:tc>
        <w:tc>
          <w:tcPr>
            <w:tcW w:w="4621" w:type="dxa"/>
          </w:tcPr>
          <w:p w:rsidR="00340C87" w:rsidRPr="00811143" w:rsidRDefault="00340C87" w:rsidP="00AE565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811143">
              <w:rPr>
                <w:sz w:val="20"/>
              </w:rPr>
              <w:t>See OECD defined high-income country list</w:t>
            </w:r>
          </w:p>
        </w:tc>
      </w:tr>
      <w:tr w:rsidR="00340C87" w:rsidTr="00AE56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AE5652">
            <w:pPr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>Area in country of study</w:t>
            </w:r>
          </w:p>
        </w:tc>
        <w:tc>
          <w:tcPr>
            <w:tcW w:w="4621" w:type="dxa"/>
          </w:tcPr>
          <w:p w:rsidR="00340C87" w:rsidRPr="00811143" w:rsidRDefault="00340C87" w:rsidP="00AE565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811143">
              <w:rPr>
                <w:sz w:val="20"/>
              </w:rPr>
              <w:t>Sub-national or National</w:t>
            </w:r>
          </w:p>
        </w:tc>
      </w:tr>
      <w:tr w:rsidR="00340C87" w:rsidTr="00AE565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AE5652">
            <w:pPr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>Start and end month and year of data collection</w:t>
            </w:r>
          </w:p>
        </w:tc>
        <w:tc>
          <w:tcPr>
            <w:tcW w:w="4621" w:type="dxa"/>
          </w:tcPr>
          <w:p w:rsidR="00340C87" w:rsidRPr="00811143" w:rsidRDefault="00340C87" w:rsidP="00AE565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</w:p>
        </w:tc>
      </w:tr>
      <w:tr w:rsidR="00340C87" w:rsidTr="00AE56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AE5652">
            <w:pPr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>Minimum and maximum age of eligible population</w:t>
            </w:r>
          </w:p>
        </w:tc>
        <w:tc>
          <w:tcPr>
            <w:tcW w:w="4621" w:type="dxa"/>
          </w:tcPr>
          <w:p w:rsidR="00340C87" w:rsidRPr="00811143" w:rsidRDefault="00340C87" w:rsidP="00AE565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</w:p>
        </w:tc>
      </w:tr>
      <w:tr w:rsidR="00340C87" w:rsidTr="00AE565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AE5652">
            <w:pPr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>Minimum and maximum age of participants</w:t>
            </w:r>
          </w:p>
        </w:tc>
        <w:tc>
          <w:tcPr>
            <w:tcW w:w="4621" w:type="dxa"/>
          </w:tcPr>
          <w:p w:rsidR="00340C87" w:rsidRPr="00811143" w:rsidRDefault="00340C87" w:rsidP="00AE565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811143">
              <w:rPr>
                <w:sz w:val="20"/>
              </w:rPr>
              <w:t xml:space="preserve">Minimum age must be </w:t>
            </w:r>
            <w:r>
              <w:t>≥15</w:t>
            </w:r>
            <w:r w:rsidRPr="00811143">
              <w:rPr>
                <w:sz w:val="20"/>
              </w:rPr>
              <w:t xml:space="preserve"> years to meet our eligibility criteria</w:t>
            </w:r>
          </w:p>
        </w:tc>
      </w:tr>
      <w:tr w:rsidR="00340C87" w:rsidTr="00AE56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AE5652">
            <w:pPr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>Site of test</w:t>
            </w:r>
          </w:p>
        </w:tc>
        <w:tc>
          <w:tcPr>
            <w:tcW w:w="4621" w:type="dxa"/>
          </w:tcPr>
          <w:p w:rsidR="00340C87" w:rsidRPr="00811143" w:rsidRDefault="00340C87" w:rsidP="00AE565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811143">
              <w:rPr>
                <w:sz w:val="20"/>
              </w:rPr>
              <w:t>Rectal, genital and rectal, all sites</w:t>
            </w:r>
          </w:p>
        </w:tc>
      </w:tr>
      <w:tr w:rsidR="00340C87" w:rsidTr="00AE565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AE5652">
            <w:pPr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>Site of infection</w:t>
            </w:r>
          </w:p>
        </w:tc>
        <w:tc>
          <w:tcPr>
            <w:tcW w:w="4621" w:type="dxa"/>
          </w:tcPr>
          <w:p w:rsidR="00340C87" w:rsidRPr="00811143" w:rsidRDefault="00340C87" w:rsidP="00AE565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811143">
              <w:rPr>
                <w:sz w:val="20"/>
              </w:rPr>
              <w:t>Rectal site only, all sites, genital and rectal.</w:t>
            </w:r>
          </w:p>
        </w:tc>
      </w:tr>
      <w:tr w:rsidR="00340C87" w:rsidTr="00AE56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242" w:type="dxa"/>
            <w:gridSpan w:val="2"/>
          </w:tcPr>
          <w:p w:rsidR="00340C87" w:rsidRPr="00811143" w:rsidRDefault="00340C87" w:rsidP="00AE5652">
            <w:pPr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>Study Setting data items:</w:t>
            </w:r>
          </w:p>
        </w:tc>
      </w:tr>
      <w:tr w:rsidR="00340C87" w:rsidTr="00AE565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AE5652">
            <w:pPr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>Setting</w:t>
            </w:r>
          </w:p>
        </w:tc>
        <w:tc>
          <w:tcPr>
            <w:tcW w:w="4621" w:type="dxa"/>
          </w:tcPr>
          <w:p w:rsidR="00340C87" w:rsidRPr="00811143" w:rsidRDefault="00340C87" w:rsidP="00AE565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811143">
              <w:rPr>
                <w:sz w:val="20"/>
              </w:rPr>
              <w:t>Primary care, sexual health clinics, gynaecologist, school</w:t>
            </w:r>
          </w:p>
        </w:tc>
      </w:tr>
      <w:tr w:rsidR="00340C87" w:rsidTr="00AE56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AE5652">
            <w:pPr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>Who obtained sample?</w:t>
            </w:r>
          </w:p>
        </w:tc>
        <w:tc>
          <w:tcPr>
            <w:tcW w:w="4621" w:type="dxa"/>
          </w:tcPr>
          <w:p w:rsidR="00340C87" w:rsidRPr="00811143" w:rsidRDefault="00340C87" w:rsidP="00AE565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811143">
              <w:rPr>
                <w:sz w:val="20"/>
              </w:rPr>
              <w:t>Self-obtained, clinician obtained</w:t>
            </w:r>
          </w:p>
        </w:tc>
      </w:tr>
      <w:tr w:rsidR="00340C87" w:rsidTr="00AE565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AE5652">
            <w:pPr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>Rectal and urogenital specimen collection type</w:t>
            </w:r>
          </w:p>
        </w:tc>
        <w:tc>
          <w:tcPr>
            <w:tcW w:w="4621" w:type="dxa"/>
          </w:tcPr>
          <w:p w:rsidR="00340C87" w:rsidRPr="00811143" w:rsidRDefault="00340C87" w:rsidP="00AE565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811143">
              <w:rPr>
                <w:sz w:val="20"/>
              </w:rPr>
              <w:t xml:space="preserve">Rectal swab, </w:t>
            </w:r>
            <w:proofErr w:type="spellStart"/>
            <w:r w:rsidRPr="00811143">
              <w:rPr>
                <w:sz w:val="20"/>
              </w:rPr>
              <w:t>Endocervical</w:t>
            </w:r>
            <w:proofErr w:type="spellEnd"/>
            <w:r>
              <w:rPr>
                <w:sz w:val="20"/>
              </w:rPr>
              <w:t xml:space="preserve"> swab, vulvovaginal swab, urine.</w:t>
            </w:r>
            <w:r w:rsidRPr="00811143">
              <w:rPr>
                <w:sz w:val="20"/>
              </w:rPr>
              <w:t xml:space="preserve"> </w:t>
            </w:r>
          </w:p>
        </w:tc>
      </w:tr>
      <w:tr w:rsidR="00340C87" w:rsidTr="00AE56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242" w:type="dxa"/>
            <w:gridSpan w:val="2"/>
          </w:tcPr>
          <w:p w:rsidR="00340C87" w:rsidRPr="00811143" w:rsidRDefault="00340C87" w:rsidP="00AE5652">
            <w:pPr>
              <w:jc w:val="center"/>
              <w:rPr>
                <w:sz w:val="20"/>
              </w:rPr>
            </w:pPr>
            <w:r w:rsidRPr="00811143">
              <w:rPr>
                <w:sz w:val="20"/>
              </w:rPr>
              <w:t>Outcome of interest data items:</w:t>
            </w:r>
          </w:p>
        </w:tc>
      </w:tr>
      <w:tr w:rsidR="00340C87" w:rsidTr="00AE565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AE5652">
            <w:pPr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>Number of eligible female participants</w:t>
            </w:r>
          </w:p>
        </w:tc>
        <w:tc>
          <w:tcPr>
            <w:tcW w:w="4621" w:type="dxa"/>
          </w:tcPr>
          <w:p w:rsidR="00340C87" w:rsidRPr="00811143" w:rsidRDefault="00340C87" w:rsidP="00AE565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</w:p>
        </w:tc>
      </w:tr>
      <w:tr w:rsidR="00340C87" w:rsidTr="00AE56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AE5652">
            <w:pPr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>Number tested for rectal chlamydia</w:t>
            </w:r>
          </w:p>
        </w:tc>
        <w:tc>
          <w:tcPr>
            <w:tcW w:w="4621" w:type="dxa"/>
          </w:tcPr>
          <w:p w:rsidR="00340C87" w:rsidRPr="00811143" w:rsidRDefault="00340C87" w:rsidP="00AE565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</w:p>
        </w:tc>
      </w:tr>
      <w:tr w:rsidR="00340C87" w:rsidTr="00AE565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AE5652">
            <w:pPr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 xml:space="preserve">Number tested with valid results </w:t>
            </w:r>
          </w:p>
        </w:tc>
        <w:tc>
          <w:tcPr>
            <w:tcW w:w="4621" w:type="dxa"/>
          </w:tcPr>
          <w:p w:rsidR="00340C87" w:rsidRPr="00811143" w:rsidRDefault="00340C87" w:rsidP="00AE565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>
              <w:rPr>
                <w:sz w:val="20"/>
              </w:rPr>
              <w:t>Valid results were those that gave a definitive positive or negative result. Equivocal results were not considered valid.</w:t>
            </w:r>
          </w:p>
        </w:tc>
      </w:tr>
      <w:tr w:rsidR="00340C87" w:rsidTr="00AE56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AE5652">
            <w:pPr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>Number testing positive/negative for rectal chlamydia</w:t>
            </w:r>
          </w:p>
        </w:tc>
        <w:tc>
          <w:tcPr>
            <w:tcW w:w="4621" w:type="dxa"/>
          </w:tcPr>
          <w:p w:rsidR="00340C87" w:rsidRPr="00811143" w:rsidRDefault="00340C87" w:rsidP="00AE565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811143">
              <w:rPr>
                <w:sz w:val="20"/>
              </w:rPr>
              <w:t>Used to complete a 2x2 table</w:t>
            </w:r>
          </w:p>
        </w:tc>
      </w:tr>
      <w:tr w:rsidR="00340C87" w:rsidTr="00AE565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AE5652">
            <w:pPr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>Number tested for urogenital chlamydia (if applicable)</w:t>
            </w:r>
          </w:p>
        </w:tc>
        <w:tc>
          <w:tcPr>
            <w:tcW w:w="4621" w:type="dxa"/>
          </w:tcPr>
          <w:p w:rsidR="00340C87" w:rsidRPr="00811143" w:rsidRDefault="00340C87" w:rsidP="00AE565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</w:p>
        </w:tc>
      </w:tr>
      <w:tr w:rsidR="00340C87" w:rsidTr="00AE56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AE5652">
            <w:pPr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>Number tested with valid results</w:t>
            </w:r>
          </w:p>
        </w:tc>
        <w:tc>
          <w:tcPr>
            <w:tcW w:w="4621" w:type="dxa"/>
          </w:tcPr>
          <w:p w:rsidR="00340C87" w:rsidRPr="00811143" w:rsidRDefault="00340C87" w:rsidP="00AE565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>
              <w:rPr>
                <w:sz w:val="20"/>
              </w:rPr>
              <w:t>Valid results were those that gave a definitive positive or negative result. Equivocal results were not considered valid.</w:t>
            </w:r>
          </w:p>
        </w:tc>
      </w:tr>
      <w:tr w:rsidR="00340C87" w:rsidTr="00AE565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AE5652">
            <w:pPr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>Number testing positive/negative for urogenital chlamydia (if applicable)</w:t>
            </w:r>
          </w:p>
        </w:tc>
        <w:tc>
          <w:tcPr>
            <w:tcW w:w="4621" w:type="dxa"/>
          </w:tcPr>
          <w:p w:rsidR="00340C87" w:rsidRPr="00811143" w:rsidRDefault="00340C87" w:rsidP="00AE565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811143">
              <w:rPr>
                <w:sz w:val="20"/>
              </w:rPr>
              <w:t>Used to complete a 2x2 table</w:t>
            </w:r>
          </w:p>
        </w:tc>
      </w:tr>
      <w:tr w:rsidR="00340C87" w:rsidTr="00AE56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AE5652">
            <w:pPr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 xml:space="preserve">Was data about history of </w:t>
            </w:r>
            <w:r>
              <w:rPr>
                <w:b w:val="0"/>
                <w:sz w:val="20"/>
              </w:rPr>
              <w:t>anal-intercourse</w:t>
            </w:r>
            <w:r w:rsidRPr="00811143">
              <w:rPr>
                <w:b w:val="0"/>
                <w:sz w:val="20"/>
              </w:rPr>
              <w:t xml:space="preserve"> collected?</w:t>
            </w:r>
          </w:p>
        </w:tc>
        <w:tc>
          <w:tcPr>
            <w:tcW w:w="4621" w:type="dxa"/>
          </w:tcPr>
          <w:p w:rsidR="00340C87" w:rsidRPr="00811143" w:rsidRDefault="00340C87" w:rsidP="00AE565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</w:rPr>
            </w:pPr>
            <w:r w:rsidRPr="00811143">
              <w:rPr>
                <w:sz w:val="20"/>
              </w:rPr>
              <w:t>Yes, No</w:t>
            </w:r>
          </w:p>
        </w:tc>
      </w:tr>
      <w:tr w:rsidR="00340C87" w:rsidTr="00AE565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AE5652">
            <w:pPr>
              <w:rPr>
                <w:b w:val="0"/>
                <w:sz w:val="20"/>
              </w:rPr>
            </w:pPr>
            <w:r w:rsidRPr="00811143">
              <w:rPr>
                <w:b w:val="0"/>
                <w:sz w:val="20"/>
              </w:rPr>
              <w:t xml:space="preserve">Number of women reporting and not reporting a history of </w:t>
            </w:r>
            <w:r>
              <w:rPr>
                <w:b w:val="0"/>
                <w:sz w:val="20"/>
              </w:rPr>
              <w:t>anal-intercourse</w:t>
            </w:r>
            <w:r w:rsidRPr="00811143">
              <w:rPr>
                <w:b w:val="0"/>
                <w:sz w:val="20"/>
              </w:rPr>
              <w:t xml:space="preserve"> (if applicable)</w:t>
            </w:r>
          </w:p>
        </w:tc>
        <w:tc>
          <w:tcPr>
            <w:tcW w:w="4621" w:type="dxa"/>
          </w:tcPr>
          <w:p w:rsidR="00340C87" w:rsidRPr="00811143" w:rsidRDefault="00340C87" w:rsidP="00AE565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 w:rsidRPr="00811143">
              <w:rPr>
                <w:sz w:val="20"/>
              </w:rPr>
              <w:t xml:space="preserve">Used to complete a 2x2 table. Although extracted where possible, the definition for history of </w:t>
            </w:r>
            <w:r>
              <w:rPr>
                <w:sz w:val="20"/>
              </w:rPr>
              <w:t>anal-intercourse</w:t>
            </w:r>
            <w:r w:rsidRPr="00811143">
              <w:rPr>
                <w:sz w:val="20"/>
              </w:rPr>
              <w:t xml:space="preserve"> varied across studies or was not specified</w:t>
            </w:r>
          </w:p>
        </w:tc>
      </w:tr>
      <w:tr w:rsidR="00340C87" w:rsidTr="00AE56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242" w:type="dxa"/>
            <w:gridSpan w:val="2"/>
          </w:tcPr>
          <w:p w:rsidR="00340C87" w:rsidRPr="00811143" w:rsidRDefault="00340C87" w:rsidP="00AE5652">
            <w:pPr>
              <w:jc w:val="center"/>
              <w:rPr>
                <w:sz w:val="20"/>
              </w:rPr>
            </w:pPr>
            <w:r w:rsidRPr="00811143">
              <w:rPr>
                <w:sz w:val="20"/>
              </w:rPr>
              <w:t>Funding information:</w:t>
            </w:r>
          </w:p>
        </w:tc>
      </w:tr>
      <w:tr w:rsidR="00340C87" w:rsidTr="00AE565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21" w:type="dxa"/>
          </w:tcPr>
          <w:p w:rsidR="00340C87" w:rsidRPr="00811143" w:rsidRDefault="00340C87" w:rsidP="00AE5652">
            <w:pPr>
              <w:rPr>
                <w:b w:val="0"/>
                <w:color w:val="auto"/>
                <w:sz w:val="20"/>
              </w:rPr>
            </w:pPr>
            <w:r w:rsidRPr="00811143">
              <w:rPr>
                <w:b w:val="0"/>
                <w:color w:val="auto"/>
                <w:sz w:val="20"/>
              </w:rPr>
              <w:t>Funding information and conflicts of interest</w:t>
            </w:r>
          </w:p>
        </w:tc>
        <w:tc>
          <w:tcPr>
            <w:tcW w:w="4621" w:type="dxa"/>
          </w:tcPr>
          <w:p w:rsidR="00340C87" w:rsidRPr="00811143" w:rsidRDefault="00340C87" w:rsidP="00AE565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0"/>
              </w:rPr>
            </w:pPr>
            <w:r w:rsidRPr="00811143">
              <w:rPr>
                <w:color w:val="auto"/>
                <w:sz w:val="20"/>
              </w:rPr>
              <w:t xml:space="preserve">Free-text </w:t>
            </w:r>
          </w:p>
        </w:tc>
      </w:tr>
    </w:tbl>
    <w:p w:rsidR="00340C87" w:rsidRDefault="00340C87" w:rsidP="00340C87">
      <w:pPr>
        <w:jc w:val="both"/>
      </w:pPr>
    </w:p>
    <w:p w:rsidR="00340C87" w:rsidRDefault="00340C87" w:rsidP="00340C87">
      <w:pPr>
        <w:rPr>
          <w:b/>
        </w:rPr>
      </w:pPr>
    </w:p>
    <w:p w:rsidR="00340C87" w:rsidRDefault="00340C87" w:rsidP="00340C87">
      <w:pPr>
        <w:rPr>
          <w:b/>
        </w:rPr>
      </w:pPr>
    </w:p>
    <w:p w:rsidR="00340C87" w:rsidRDefault="00340C87" w:rsidP="00340C87">
      <w:pPr>
        <w:rPr>
          <w:b/>
        </w:rPr>
      </w:pPr>
    </w:p>
    <w:p w:rsidR="00340C87" w:rsidRDefault="00340C87" w:rsidP="00340C87">
      <w:pPr>
        <w:rPr>
          <w:b/>
        </w:rPr>
      </w:pPr>
    </w:p>
    <w:p w:rsidR="00340C87" w:rsidRDefault="00340C87" w:rsidP="00340C87">
      <w:pPr>
        <w:rPr>
          <w:b/>
        </w:rPr>
      </w:pPr>
    </w:p>
    <w:p w:rsidR="00340C87" w:rsidRDefault="00340C87" w:rsidP="00340C87">
      <w:pPr>
        <w:rPr>
          <w:b/>
        </w:rPr>
      </w:pPr>
    </w:p>
    <w:p w:rsidR="005E5F13" w:rsidRDefault="005E5F13" w:rsidP="00340C87">
      <w:pPr>
        <w:rPr>
          <w:b/>
        </w:rPr>
      </w:pPr>
    </w:p>
    <w:p w:rsidR="00340C87" w:rsidRPr="009C1AD3" w:rsidRDefault="00340C87" w:rsidP="00340C87">
      <w:pPr>
        <w:rPr>
          <w:b/>
        </w:rPr>
      </w:pPr>
      <w:r w:rsidRPr="009C1AD3">
        <w:rPr>
          <w:b/>
        </w:rPr>
        <w:lastRenderedPageBreak/>
        <w:t xml:space="preserve">Supplementary data </w:t>
      </w:r>
      <w:r>
        <w:rPr>
          <w:b/>
        </w:rPr>
        <w:t>3</w:t>
      </w:r>
      <w:r w:rsidRPr="009C1AD3">
        <w:rPr>
          <w:b/>
        </w:rPr>
        <w:t xml:space="preserve">: </w:t>
      </w:r>
      <w:r>
        <w:rPr>
          <w:b/>
        </w:rPr>
        <w:t>Results of additional data</w:t>
      </w:r>
      <w:r w:rsidRPr="009C1AD3">
        <w:rPr>
          <w:b/>
        </w:rPr>
        <w:t xml:space="preserve"> items extracted from included full text papers. </w:t>
      </w:r>
    </w:p>
    <w:tbl>
      <w:tblPr>
        <w:tblStyle w:val="LightShading"/>
        <w:tblW w:w="8280" w:type="dxa"/>
        <w:tblLook w:val="04A0" w:firstRow="1" w:lastRow="0" w:firstColumn="1" w:lastColumn="0" w:noHBand="0" w:noVBand="1"/>
      </w:tblPr>
      <w:tblGrid>
        <w:gridCol w:w="1384"/>
        <w:gridCol w:w="1134"/>
        <w:gridCol w:w="1367"/>
        <w:gridCol w:w="1079"/>
        <w:gridCol w:w="1659"/>
        <w:gridCol w:w="1657"/>
      </w:tblGrid>
      <w:tr w:rsidR="00340C87" w:rsidRPr="009957F4" w:rsidTr="00AE565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5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hideMark/>
          </w:tcPr>
          <w:p w:rsidR="00340C87" w:rsidRPr="009957F4" w:rsidRDefault="00340C87" w:rsidP="00AE5652">
            <w:pPr>
              <w:jc w:val="center"/>
              <w:rPr>
                <w:rFonts w:ascii="Calibri" w:eastAsia="Times New Roman" w:hAnsi="Calibri" w:cs="Times New Roman"/>
                <w:lang w:eastAsia="en-GB"/>
              </w:rPr>
            </w:pPr>
            <w:r>
              <w:rPr>
                <w:rFonts w:ascii="Calibri" w:eastAsia="Times New Roman" w:hAnsi="Calibri" w:cs="Times New Roman"/>
                <w:lang w:eastAsia="en-GB"/>
              </w:rPr>
              <w:t>Study</w:t>
            </w:r>
          </w:p>
        </w:tc>
        <w:tc>
          <w:tcPr>
            <w:tcW w:w="1134" w:type="dxa"/>
            <w:hideMark/>
          </w:tcPr>
          <w:p w:rsidR="00340C87" w:rsidRPr="009957F4" w:rsidRDefault="00340C87" w:rsidP="00AE565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lang w:eastAsia="en-GB"/>
              </w:rPr>
            </w:pPr>
            <w:r w:rsidRPr="009957F4">
              <w:rPr>
                <w:rFonts w:ascii="Calibri" w:eastAsia="Times New Roman" w:hAnsi="Calibri" w:cs="Times New Roman"/>
                <w:lang w:eastAsia="en-GB"/>
              </w:rPr>
              <w:t>Site of test</w:t>
            </w:r>
          </w:p>
        </w:tc>
        <w:tc>
          <w:tcPr>
            <w:tcW w:w="1367" w:type="dxa"/>
            <w:hideMark/>
          </w:tcPr>
          <w:p w:rsidR="00340C87" w:rsidRPr="009957F4" w:rsidRDefault="00340C87" w:rsidP="00AE565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lang w:eastAsia="en-GB"/>
              </w:rPr>
            </w:pPr>
            <w:r w:rsidRPr="009957F4">
              <w:rPr>
                <w:rFonts w:ascii="Calibri" w:eastAsia="Times New Roman" w:hAnsi="Calibri" w:cs="Times New Roman"/>
                <w:lang w:eastAsia="en-GB"/>
              </w:rPr>
              <w:t>Site of infection</w:t>
            </w:r>
          </w:p>
        </w:tc>
        <w:tc>
          <w:tcPr>
            <w:tcW w:w="1079" w:type="dxa"/>
            <w:hideMark/>
          </w:tcPr>
          <w:p w:rsidR="00340C87" w:rsidRPr="009957F4" w:rsidRDefault="00340C87" w:rsidP="00AE565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lang w:eastAsia="en-GB"/>
              </w:rPr>
            </w:pPr>
            <w:r w:rsidRPr="009957F4">
              <w:rPr>
                <w:rFonts w:ascii="Calibri" w:eastAsia="Times New Roman" w:hAnsi="Calibri" w:cs="Times New Roman"/>
                <w:lang w:eastAsia="en-GB"/>
              </w:rPr>
              <w:t>Who obtained sample?</w:t>
            </w:r>
          </w:p>
        </w:tc>
        <w:tc>
          <w:tcPr>
            <w:tcW w:w="1659" w:type="dxa"/>
            <w:hideMark/>
          </w:tcPr>
          <w:p w:rsidR="00340C87" w:rsidRPr="009957F4" w:rsidRDefault="00340C87" w:rsidP="00AE565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lang w:eastAsia="en-GB"/>
              </w:rPr>
            </w:pPr>
            <w:r w:rsidRPr="009957F4">
              <w:rPr>
                <w:rFonts w:ascii="Calibri" w:eastAsia="Times New Roman" w:hAnsi="Calibri" w:cs="Times New Roman"/>
                <w:lang w:eastAsia="en-GB"/>
              </w:rPr>
              <w:t>Rectal specimen type/collection method</w:t>
            </w:r>
          </w:p>
        </w:tc>
        <w:tc>
          <w:tcPr>
            <w:tcW w:w="1657" w:type="dxa"/>
            <w:hideMark/>
          </w:tcPr>
          <w:p w:rsidR="00340C87" w:rsidRPr="009957F4" w:rsidRDefault="00340C87" w:rsidP="00AE565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lang w:eastAsia="en-GB"/>
              </w:rPr>
            </w:pPr>
            <w:r w:rsidRPr="009957F4">
              <w:rPr>
                <w:rFonts w:ascii="Calibri" w:eastAsia="Times New Roman" w:hAnsi="Calibri" w:cs="Times New Roman"/>
                <w:lang w:eastAsia="en-GB"/>
              </w:rPr>
              <w:t>Urogenital specimen type/collection method if applicable</w:t>
            </w:r>
          </w:p>
        </w:tc>
      </w:tr>
      <w:tr w:rsidR="00340C87" w:rsidRPr="009957F4" w:rsidTr="00AE56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hideMark/>
          </w:tcPr>
          <w:p w:rsidR="00340C87" w:rsidRPr="009957F4" w:rsidRDefault="00340C87" w:rsidP="00AE5652">
            <w:pPr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  <w:t>Bachmann et al., 2010</w:t>
            </w:r>
          </w:p>
        </w:tc>
        <w:tc>
          <w:tcPr>
            <w:tcW w:w="1134" w:type="dxa"/>
            <w:hideMark/>
          </w:tcPr>
          <w:p w:rsidR="00340C87" w:rsidRPr="009957F4" w:rsidRDefault="00340C87" w:rsidP="00AE565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All sites</w:t>
            </w:r>
          </w:p>
        </w:tc>
        <w:tc>
          <w:tcPr>
            <w:tcW w:w="1367" w:type="dxa"/>
            <w:hideMark/>
          </w:tcPr>
          <w:p w:rsidR="00340C87" w:rsidRPr="009957F4" w:rsidRDefault="00340C87" w:rsidP="00AE565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All sites</w:t>
            </w:r>
          </w:p>
        </w:tc>
        <w:tc>
          <w:tcPr>
            <w:tcW w:w="1079" w:type="dxa"/>
            <w:hideMark/>
          </w:tcPr>
          <w:p w:rsidR="00340C87" w:rsidRPr="009957F4" w:rsidRDefault="00340C87" w:rsidP="00AE565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Not specified</w:t>
            </w:r>
          </w:p>
        </w:tc>
        <w:tc>
          <w:tcPr>
            <w:tcW w:w="1659" w:type="dxa"/>
            <w:hideMark/>
          </w:tcPr>
          <w:p w:rsidR="00340C87" w:rsidRPr="00882729" w:rsidRDefault="00340C87" w:rsidP="00AE565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Rectal swab/5cm into rectum and rotated</w:t>
            </w:r>
          </w:p>
        </w:tc>
        <w:tc>
          <w:tcPr>
            <w:tcW w:w="1657" w:type="dxa"/>
            <w:hideMark/>
          </w:tcPr>
          <w:p w:rsidR="00340C87" w:rsidRPr="009957F4" w:rsidRDefault="00340C87" w:rsidP="00AE565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Not specified</w:t>
            </w:r>
          </w:p>
        </w:tc>
      </w:tr>
      <w:tr w:rsidR="00340C87" w:rsidRPr="009957F4" w:rsidTr="00AE5652">
        <w:trPr>
          <w:trHeight w:val="8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hideMark/>
          </w:tcPr>
          <w:p w:rsidR="00340C87" w:rsidRPr="009957F4" w:rsidRDefault="00340C87" w:rsidP="00AE5652">
            <w:pPr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</w:pPr>
            <w:proofErr w:type="spellStart"/>
            <w:r w:rsidRPr="009957F4"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  <w:t>Bazan</w:t>
            </w:r>
            <w:proofErr w:type="spellEnd"/>
            <w:r w:rsidRPr="009957F4"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  <w:t xml:space="preserve"> et al., 2015</w:t>
            </w:r>
          </w:p>
        </w:tc>
        <w:tc>
          <w:tcPr>
            <w:tcW w:w="1134" w:type="dxa"/>
            <w:hideMark/>
          </w:tcPr>
          <w:p w:rsidR="00340C87" w:rsidRPr="009957F4" w:rsidRDefault="00340C87" w:rsidP="00AE565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Genital and rectal</w:t>
            </w:r>
          </w:p>
        </w:tc>
        <w:tc>
          <w:tcPr>
            <w:tcW w:w="1367" w:type="dxa"/>
            <w:hideMark/>
          </w:tcPr>
          <w:p w:rsidR="00340C87" w:rsidRPr="009957F4" w:rsidRDefault="00340C87" w:rsidP="00AE565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Genital and rectal both infected</w:t>
            </w:r>
          </w:p>
        </w:tc>
        <w:tc>
          <w:tcPr>
            <w:tcW w:w="1079" w:type="dxa"/>
            <w:hideMark/>
          </w:tcPr>
          <w:p w:rsidR="00340C87" w:rsidRPr="009957F4" w:rsidRDefault="00340C87" w:rsidP="00AE565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Clinician obtained</w:t>
            </w:r>
          </w:p>
        </w:tc>
        <w:tc>
          <w:tcPr>
            <w:tcW w:w="1659" w:type="dxa"/>
            <w:hideMark/>
          </w:tcPr>
          <w:p w:rsidR="00340C87" w:rsidRPr="009957F4" w:rsidRDefault="00340C87" w:rsidP="00AE565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Rectal swab</w:t>
            </w:r>
          </w:p>
        </w:tc>
        <w:tc>
          <w:tcPr>
            <w:tcW w:w="1657" w:type="dxa"/>
            <w:hideMark/>
          </w:tcPr>
          <w:p w:rsidR="00340C87" w:rsidRPr="009957F4" w:rsidRDefault="00340C87" w:rsidP="00AE565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Urine</w:t>
            </w:r>
          </w:p>
        </w:tc>
      </w:tr>
      <w:tr w:rsidR="00340C87" w:rsidRPr="009957F4" w:rsidTr="00AE56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hideMark/>
          </w:tcPr>
          <w:p w:rsidR="00340C87" w:rsidRPr="009957F4" w:rsidRDefault="00340C87" w:rsidP="00AE5652">
            <w:pPr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</w:pPr>
            <w:proofErr w:type="spellStart"/>
            <w:r w:rsidRPr="009957F4"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  <w:t>Cosentino</w:t>
            </w:r>
            <w:proofErr w:type="spellEnd"/>
            <w:r w:rsidRPr="009957F4"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  <w:t xml:space="preserve"> et al., 2012</w:t>
            </w:r>
          </w:p>
        </w:tc>
        <w:tc>
          <w:tcPr>
            <w:tcW w:w="1134" w:type="dxa"/>
            <w:hideMark/>
          </w:tcPr>
          <w:p w:rsidR="00340C87" w:rsidRPr="009957F4" w:rsidRDefault="00340C87" w:rsidP="00AE565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Rectal</w:t>
            </w:r>
          </w:p>
        </w:tc>
        <w:tc>
          <w:tcPr>
            <w:tcW w:w="1367" w:type="dxa"/>
            <w:hideMark/>
          </w:tcPr>
          <w:p w:rsidR="00340C87" w:rsidRPr="009957F4" w:rsidRDefault="00340C87" w:rsidP="00AE565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Rectal site only infected</w:t>
            </w:r>
          </w:p>
        </w:tc>
        <w:tc>
          <w:tcPr>
            <w:tcW w:w="1079" w:type="dxa"/>
            <w:hideMark/>
          </w:tcPr>
          <w:p w:rsidR="00340C87" w:rsidRPr="009957F4" w:rsidRDefault="00340C87" w:rsidP="00AE565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Clinician obtained and self-obtained</w:t>
            </w:r>
          </w:p>
        </w:tc>
        <w:tc>
          <w:tcPr>
            <w:tcW w:w="1659" w:type="dxa"/>
            <w:hideMark/>
          </w:tcPr>
          <w:p w:rsidR="00340C87" w:rsidRPr="009957F4" w:rsidRDefault="00340C87" w:rsidP="00AE565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Swabs</w:t>
            </w:r>
          </w:p>
        </w:tc>
        <w:tc>
          <w:tcPr>
            <w:tcW w:w="1657" w:type="dxa"/>
            <w:hideMark/>
          </w:tcPr>
          <w:p w:rsidR="00340C87" w:rsidRPr="009957F4" w:rsidRDefault="00340C87" w:rsidP="00AE565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n/a</w:t>
            </w:r>
          </w:p>
        </w:tc>
      </w:tr>
      <w:tr w:rsidR="00340C87" w:rsidRPr="009957F4" w:rsidTr="00AE5652">
        <w:trPr>
          <w:trHeight w:val="100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hideMark/>
          </w:tcPr>
          <w:p w:rsidR="00340C87" w:rsidRPr="009957F4" w:rsidRDefault="00340C87" w:rsidP="00AE5652">
            <w:pPr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  <w:t xml:space="preserve">Ding and </w:t>
            </w:r>
            <w:proofErr w:type="spellStart"/>
            <w:r w:rsidRPr="009957F4"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  <w:t>Challenor</w:t>
            </w:r>
            <w:proofErr w:type="spellEnd"/>
            <w:r w:rsidRPr="009957F4"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  <w:t>, 2013</w:t>
            </w:r>
          </w:p>
        </w:tc>
        <w:tc>
          <w:tcPr>
            <w:tcW w:w="1134" w:type="dxa"/>
            <w:hideMark/>
          </w:tcPr>
          <w:p w:rsidR="00340C87" w:rsidRPr="009957F4" w:rsidRDefault="00340C87" w:rsidP="00AE565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Rectal</w:t>
            </w:r>
          </w:p>
        </w:tc>
        <w:tc>
          <w:tcPr>
            <w:tcW w:w="1367" w:type="dxa"/>
            <w:hideMark/>
          </w:tcPr>
          <w:p w:rsidR="00340C87" w:rsidRPr="009957F4" w:rsidRDefault="00340C87" w:rsidP="00AE565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Genital and rectal both infected</w:t>
            </w:r>
          </w:p>
        </w:tc>
        <w:tc>
          <w:tcPr>
            <w:tcW w:w="1079" w:type="dxa"/>
            <w:hideMark/>
          </w:tcPr>
          <w:p w:rsidR="00340C87" w:rsidRPr="009957F4" w:rsidRDefault="00340C87" w:rsidP="00AE565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Clinician obtained and self</w:t>
            </w:r>
            <w:r w:rsidRPr="00882729">
              <w:rPr>
                <w:rFonts w:eastAsia="Times New Roman" w:cs="Times New Roman"/>
                <w:sz w:val="20"/>
                <w:szCs w:val="20"/>
                <w:lang w:eastAsia="en-GB"/>
              </w:rPr>
              <w:t>-</w:t>
            </w: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 collected</w:t>
            </w:r>
          </w:p>
        </w:tc>
        <w:tc>
          <w:tcPr>
            <w:tcW w:w="1659" w:type="dxa"/>
            <w:hideMark/>
          </w:tcPr>
          <w:p w:rsidR="00340C87" w:rsidRPr="009957F4" w:rsidRDefault="00340C87" w:rsidP="00AE565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Roche </w:t>
            </w:r>
            <w:proofErr w:type="spellStart"/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Cobas</w:t>
            </w:r>
            <w:proofErr w:type="spellEnd"/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 4800 CT/NG PCR Swab</w:t>
            </w:r>
          </w:p>
        </w:tc>
        <w:tc>
          <w:tcPr>
            <w:tcW w:w="1657" w:type="dxa"/>
            <w:hideMark/>
          </w:tcPr>
          <w:p w:rsidR="00340C87" w:rsidRPr="009957F4" w:rsidRDefault="00340C87" w:rsidP="00AE565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proofErr w:type="spellStart"/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Endocervical</w:t>
            </w:r>
            <w:proofErr w:type="spellEnd"/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 swab, vulvovaginal swab</w:t>
            </w:r>
          </w:p>
        </w:tc>
      </w:tr>
      <w:tr w:rsidR="00340C87" w:rsidRPr="009957F4" w:rsidTr="005E5F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1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:rsidR="00340C87" w:rsidRPr="009957F4" w:rsidRDefault="005E5F13" w:rsidP="00AE5652">
            <w:pPr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  <w:t xml:space="preserve">Garner et al., </w:t>
            </w:r>
          </w:p>
        </w:tc>
        <w:tc>
          <w:tcPr>
            <w:tcW w:w="1134" w:type="dxa"/>
          </w:tcPr>
          <w:p w:rsidR="00340C87" w:rsidRPr="009957F4" w:rsidRDefault="005E5F13" w:rsidP="00AE565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All sites</w:t>
            </w:r>
          </w:p>
        </w:tc>
        <w:tc>
          <w:tcPr>
            <w:tcW w:w="1367" w:type="dxa"/>
          </w:tcPr>
          <w:p w:rsidR="00340C87" w:rsidRPr="009957F4" w:rsidRDefault="005E5F13" w:rsidP="00AE565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All sites</w:t>
            </w:r>
          </w:p>
        </w:tc>
        <w:tc>
          <w:tcPr>
            <w:tcW w:w="1079" w:type="dxa"/>
          </w:tcPr>
          <w:p w:rsidR="00340C87" w:rsidRPr="009957F4" w:rsidRDefault="005E5F13" w:rsidP="00AE565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Not specified</w:t>
            </w:r>
          </w:p>
        </w:tc>
        <w:tc>
          <w:tcPr>
            <w:tcW w:w="1659" w:type="dxa"/>
          </w:tcPr>
          <w:p w:rsidR="00340C87" w:rsidRPr="009957F4" w:rsidRDefault="005E5F13" w:rsidP="00AE565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Gen-probe </w:t>
            </w:r>
            <w:proofErr w:type="spellStart"/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Aptima</w:t>
            </w:r>
            <w:proofErr w:type="spellEnd"/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 COMBO 2 Assay Swab</w:t>
            </w:r>
          </w:p>
        </w:tc>
        <w:tc>
          <w:tcPr>
            <w:tcW w:w="1657" w:type="dxa"/>
          </w:tcPr>
          <w:p w:rsidR="005E5F13" w:rsidRDefault="005E5F13" w:rsidP="005E5F1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Urine or vaginal or cervical swab</w:t>
            </w:r>
          </w:p>
          <w:p w:rsidR="00340C87" w:rsidRPr="009957F4" w:rsidRDefault="00340C87" w:rsidP="00AE565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</w:p>
        </w:tc>
      </w:tr>
      <w:tr w:rsidR="005E5F13" w:rsidRPr="009957F4" w:rsidTr="005E5F13">
        <w:trPr>
          <w:trHeight w:val="8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:rsidR="005E5F13" w:rsidRPr="009957F4" w:rsidRDefault="005E5F13" w:rsidP="00E02F4E">
            <w:pPr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</w:pPr>
            <w:proofErr w:type="spellStart"/>
            <w:r w:rsidRPr="009957F4"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  <w:t>Gratrix</w:t>
            </w:r>
            <w:proofErr w:type="spellEnd"/>
            <w:r w:rsidRPr="009957F4"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  <w:t xml:space="preserve"> et al., 2015</w:t>
            </w:r>
          </w:p>
        </w:tc>
        <w:tc>
          <w:tcPr>
            <w:tcW w:w="1134" w:type="dxa"/>
          </w:tcPr>
          <w:p w:rsidR="005E5F13" w:rsidRPr="009957F4" w:rsidRDefault="005E5F13" w:rsidP="00E02F4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Genital and rectal</w:t>
            </w:r>
          </w:p>
        </w:tc>
        <w:tc>
          <w:tcPr>
            <w:tcW w:w="1367" w:type="dxa"/>
          </w:tcPr>
          <w:p w:rsidR="005E5F13" w:rsidRPr="009957F4" w:rsidRDefault="005E5F13" w:rsidP="00E02F4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Genital and rectal both infected</w:t>
            </w:r>
          </w:p>
        </w:tc>
        <w:tc>
          <w:tcPr>
            <w:tcW w:w="1079" w:type="dxa"/>
          </w:tcPr>
          <w:p w:rsidR="005E5F13" w:rsidRPr="009957F4" w:rsidRDefault="005E5F13" w:rsidP="00E02F4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Not specified</w:t>
            </w:r>
          </w:p>
        </w:tc>
        <w:tc>
          <w:tcPr>
            <w:tcW w:w="1659" w:type="dxa"/>
          </w:tcPr>
          <w:p w:rsidR="005E5F13" w:rsidRPr="009957F4" w:rsidRDefault="005E5F13" w:rsidP="00E02F4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Gen-probe </w:t>
            </w:r>
            <w:proofErr w:type="spellStart"/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Aptima</w:t>
            </w:r>
            <w:proofErr w:type="spellEnd"/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 COMBO 2 Assay Swab</w:t>
            </w:r>
          </w:p>
        </w:tc>
        <w:tc>
          <w:tcPr>
            <w:tcW w:w="1657" w:type="dxa"/>
          </w:tcPr>
          <w:p w:rsidR="005E5F13" w:rsidRPr="009957F4" w:rsidRDefault="005E5F13" w:rsidP="00E02F4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proofErr w:type="spellStart"/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Endocervical</w:t>
            </w:r>
            <w:proofErr w:type="spellEnd"/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 swab, Urine</w:t>
            </w:r>
          </w:p>
        </w:tc>
      </w:tr>
      <w:tr w:rsidR="005E5F13" w:rsidRPr="009957F4" w:rsidTr="005E5F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:rsidR="005E5F13" w:rsidRPr="009957F4" w:rsidRDefault="005E5F13" w:rsidP="00E02F4E">
            <w:pPr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</w:pPr>
            <w:proofErr w:type="spellStart"/>
            <w:r w:rsidRPr="009957F4"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  <w:t>Hunte</w:t>
            </w:r>
            <w:proofErr w:type="spellEnd"/>
            <w:r w:rsidRPr="009957F4"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  <w:t xml:space="preserve"> et al., 2010</w:t>
            </w:r>
          </w:p>
        </w:tc>
        <w:tc>
          <w:tcPr>
            <w:tcW w:w="1134" w:type="dxa"/>
          </w:tcPr>
          <w:p w:rsidR="005E5F13" w:rsidRPr="009957F4" w:rsidRDefault="005E5F13" w:rsidP="00E02F4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Genital and rectal</w:t>
            </w:r>
          </w:p>
        </w:tc>
        <w:tc>
          <w:tcPr>
            <w:tcW w:w="1367" w:type="dxa"/>
          </w:tcPr>
          <w:p w:rsidR="005E5F13" w:rsidRPr="009957F4" w:rsidRDefault="005E5F13" w:rsidP="00E02F4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Genital and rectal both infected</w:t>
            </w:r>
          </w:p>
        </w:tc>
        <w:tc>
          <w:tcPr>
            <w:tcW w:w="1079" w:type="dxa"/>
          </w:tcPr>
          <w:p w:rsidR="005E5F13" w:rsidRPr="009957F4" w:rsidRDefault="005E5F13" w:rsidP="00E02F4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Not specified</w:t>
            </w:r>
          </w:p>
        </w:tc>
        <w:tc>
          <w:tcPr>
            <w:tcW w:w="1659" w:type="dxa"/>
          </w:tcPr>
          <w:p w:rsidR="005E5F13" w:rsidRPr="009957F4" w:rsidRDefault="005E5F13" w:rsidP="00E02F4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Gen- Probe </w:t>
            </w:r>
            <w:proofErr w:type="spellStart"/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Aptima</w:t>
            </w:r>
            <w:proofErr w:type="spellEnd"/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 combo 2 assay Swab</w:t>
            </w:r>
          </w:p>
        </w:tc>
        <w:tc>
          <w:tcPr>
            <w:tcW w:w="1657" w:type="dxa"/>
          </w:tcPr>
          <w:p w:rsidR="005E5F13" w:rsidRPr="009957F4" w:rsidRDefault="005E5F13" w:rsidP="00E02F4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proofErr w:type="spellStart"/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Endocervical</w:t>
            </w:r>
            <w:proofErr w:type="spellEnd"/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 swab, Urine</w:t>
            </w:r>
          </w:p>
        </w:tc>
      </w:tr>
      <w:tr w:rsidR="005E5F13" w:rsidRPr="009957F4" w:rsidTr="005E5F13">
        <w:trPr>
          <w:trHeight w:val="5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:rsidR="005E5F13" w:rsidRPr="009957F4" w:rsidRDefault="005E5F13" w:rsidP="00E02F4E">
            <w:pPr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  <w:t>Mayer et al., 2012</w:t>
            </w:r>
          </w:p>
        </w:tc>
        <w:tc>
          <w:tcPr>
            <w:tcW w:w="1134" w:type="dxa"/>
          </w:tcPr>
          <w:p w:rsidR="005E5F13" w:rsidRPr="009957F4" w:rsidRDefault="005E5F13" w:rsidP="00E02F4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All sites</w:t>
            </w:r>
          </w:p>
        </w:tc>
        <w:tc>
          <w:tcPr>
            <w:tcW w:w="1367" w:type="dxa"/>
          </w:tcPr>
          <w:p w:rsidR="005E5F13" w:rsidRPr="009957F4" w:rsidRDefault="005E5F13" w:rsidP="00E02F4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All sites infected</w:t>
            </w:r>
          </w:p>
        </w:tc>
        <w:tc>
          <w:tcPr>
            <w:tcW w:w="1079" w:type="dxa"/>
          </w:tcPr>
          <w:p w:rsidR="005E5F13" w:rsidRPr="009957F4" w:rsidRDefault="005E5F13" w:rsidP="00E02F4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Clinician obtained</w:t>
            </w:r>
          </w:p>
        </w:tc>
        <w:tc>
          <w:tcPr>
            <w:tcW w:w="1659" w:type="dxa"/>
          </w:tcPr>
          <w:p w:rsidR="005E5F13" w:rsidRPr="009957F4" w:rsidRDefault="005E5F13" w:rsidP="00E02F4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Gen Probe APTIMA vaginal swab specimen collection kit</w:t>
            </w:r>
          </w:p>
        </w:tc>
        <w:tc>
          <w:tcPr>
            <w:tcW w:w="1657" w:type="dxa"/>
          </w:tcPr>
          <w:p w:rsidR="005E5F13" w:rsidRPr="009957F4" w:rsidRDefault="005E5F13" w:rsidP="00E02F4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Not specified</w:t>
            </w:r>
          </w:p>
        </w:tc>
      </w:tr>
      <w:tr w:rsidR="005E5F13" w:rsidRPr="009957F4" w:rsidTr="005E5F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:rsidR="005E5F13" w:rsidRPr="009957F4" w:rsidRDefault="005E5F13" w:rsidP="00E02F4E">
            <w:pPr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</w:pPr>
            <w:proofErr w:type="spellStart"/>
            <w:r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  <w:t>Musil</w:t>
            </w:r>
            <w:proofErr w:type="spellEnd"/>
            <w:r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  <w:t xml:space="preserve"> et al., 2016</w:t>
            </w:r>
          </w:p>
        </w:tc>
        <w:tc>
          <w:tcPr>
            <w:tcW w:w="1134" w:type="dxa"/>
          </w:tcPr>
          <w:p w:rsidR="005E5F13" w:rsidRPr="009957F4" w:rsidRDefault="005E5F13" w:rsidP="00E02F4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Genital and rectal</w:t>
            </w:r>
          </w:p>
        </w:tc>
        <w:tc>
          <w:tcPr>
            <w:tcW w:w="1367" w:type="dxa"/>
          </w:tcPr>
          <w:p w:rsidR="005E5F13" w:rsidRPr="009957F4" w:rsidRDefault="005E5F13" w:rsidP="00E02F4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Genital and rectal both infected</w:t>
            </w:r>
          </w:p>
        </w:tc>
        <w:tc>
          <w:tcPr>
            <w:tcW w:w="1079" w:type="dxa"/>
          </w:tcPr>
          <w:p w:rsidR="005E5F13" w:rsidRPr="009957F4" w:rsidRDefault="005E5F13" w:rsidP="005E5F1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5E5F13">
              <w:rPr>
                <w:rFonts w:eastAsia="Times New Roman" w:cs="Times New Roman"/>
                <w:sz w:val="20"/>
                <w:szCs w:val="20"/>
                <w:lang w:eastAsia="en-GB"/>
              </w:rPr>
              <w:t>Clinician obtained and self</w:t>
            </w: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-</w:t>
            </w:r>
            <w:r w:rsidRPr="005E5F13">
              <w:rPr>
                <w:rFonts w:eastAsia="Times New Roman" w:cs="Times New Roman"/>
                <w:sz w:val="20"/>
                <w:szCs w:val="20"/>
                <w:lang w:eastAsia="en-GB"/>
              </w:rPr>
              <w:t>collected</w:t>
            </w:r>
          </w:p>
        </w:tc>
        <w:tc>
          <w:tcPr>
            <w:tcW w:w="1659" w:type="dxa"/>
          </w:tcPr>
          <w:p w:rsidR="005E5F13" w:rsidRPr="009957F4" w:rsidRDefault="005E5F13" w:rsidP="00E02F4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5E5F13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Roche </w:t>
            </w:r>
            <w:proofErr w:type="spellStart"/>
            <w:r w:rsidRPr="005E5F13">
              <w:rPr>
                <w:rFonts w:eastAsia="Times New Roman" w:cs="Times New Roman"/>
                <w:sz w:val="20"/>
                <w:szCs w:val="20"/>
                <w:lang w:eastAsia="en-GB"/>
              </w:rPr>
              <w:t>Cobas</w:t>
            </w:r>
            <w:proofErr w:type="spellEnd"/>
            <w:r w:rsidRPr="005E5F13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 </w:t>
            </w:r>
            <w:proofErr w:type="spellStart"/>
            <w:r w:rsidRPr="005E5F13">
              <w:rPr>
                <w:rFonts w:eastAsia="Times New Roman" w:cs="Times New Roman"/>
                <w:sz w:val="20"/>
                <w:szCs w:val="20"/>
                <w:lang w:eastAsia="en-GB"/>
              </w:rPr>
              <w:t>Amplicor</w:t>
            </w:r>
            <w:proofErr w:type="spellEnd"/>
            <w:r w:rsidRPr="005E5F13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 Assay</w:t>
            </w:r>
          </w:p>
        </w:tc>
        <w:tc>
          <w:tcPr>
            <w:tcW w:w="1657" w:type="dxa"/>
          </w:tcPr>
          <w:p w:rsidR="005E5F13" w:rsidRPr="009957F4" w:rsidRDefault="005E5F13" w:rsidP="00E02F4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5E5F13">
              <w:rPr>
                <w:rFonts w:eastAsia="Times New Roman" w:cs="Times New Roman"/>
                <w:sz w:val="20"/>
                <w:szCs w:val="20"/>
                <w:lang w:eastAsia="en-GB"/>
              </w:rPr>
              <w:t>Urine or vaginal or cervical swab</w:t>
            </w:r>
          </w:p>
        </w:tc>
      </w:tr>
      <w:tr w:rsidR="005E5F13" w:rsidRPr="009957F4" w:rsidTr="005E5F13">
        <w:trPr>
          <w:trHeight w:val="113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:rsidR="005E5F13" w:rsidRPr="009957F4" w:rsidRDefault="005E5F13" w:rsidP="00E02F4E">
            <w:pPr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</w:pPr>
            <w:proofErr w:type="spellStart"/>
            <w:r w:rsidRPr="009957F4"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  <w:t>Ostergaard</w:t>
            </w:r>
            <w:proofErr w:type="spellEnd"/>
            <w:r w:rsidRPr="009957F4"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  <w:t xml:space="preserve"> et al., 1997</w:t>
            </w:r>
          </w:p>
        </w:tc>
        <w:tc>
          <w:tcPr>
            <w:tcW w:w="1134" w:type="dxa"/>
          </w:tcPr>
          <w:p w:rsidR="005E5F13" w:rsidRPr="009957F4" w:rsidRDefault="005E5F13" w:rsidP="00E02F4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All sites</w:t>
            </w:r>
          </w:p>
        </w:tc>
        <w:tc>
          <w:tcPr>
            <w:tcW w:w="1367" w:type="dxa"/>
          </w:tcPr>
          <w:p w:rsidR="005E5F13" w:rsidRPr="009957F4" w:rsidRDefault="005E5F13" w:rsidP="00E02F4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All sites infected</w:t>
            </w:r>
          </w:p>
        </w:tc>
        <w:tc>
          <w:tcPr>
            <w:tcW w:w="1079" w:type="dxa"/>
          </w:tcPr>
          <w:p w:rsidR="005E5F13" w:rsidRPr="009957F4" w:rsidRDefault="005E5F13" w:rsidP="00E02F4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Clinician obtained</w:t>
            </w:r>
          </w:p>
        </w:tc>
        <w:tc>
          <w:tcPr>
            <w:tcW w:w="1659" w:type="dxa"/>
          </w:tcPr>
          <w:p w:rsidR="005E5F13" w:rsidRPr="009957F4" w:rsidRDefault="005E5F13" w:rsidP="00E02F4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Roche </w:t>
            </w:r>
            <w:proofErr w:type="spellStart"/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Amplicor</w:t>
            </w:r>
            <w:proofErr w:type="spellEnd"/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 Swab</w:t>
            </w:r>
          </w:p>
        </w:tc>
        <w:tc>
          <w:tcPr>
            <w:tcW w:w="1657" w:type="dxa"/>
          </w:tcPr>
          <w:p w:rsidR="005E5F13" w:rsidRPr="009957F4" w:rsidRDefault="005E5F13" w:rsidP="00E02F4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proofErr w:type="spellStart"/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Endocervical</w:t>
            </w:r>
            <w:proofErr w:type="spellEnd"/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 swab</w:t>
            </w:r>
          </w:p>
        </w:tc>
      </w:tr>
      <w:tr w:rsidR="005E5F13" w:rsidRPr="009957F4" w:rsidTr="005E5F1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:rsidR="005E5F13" w:rsidRPr="009957F4" w:rsidRDefault="005E5F13" w:rsidP="00E02F4E">
            <w:pPr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  <w:t>Rodriguez-Hart et al., 2012</w:t>
            </w:r>
          </w:p>
        </w:tc>
        <w:tc>
          <w:tcPr>
            <w:tcW w:w="1134" w:type="dxa"/>
          </w:tcPr>
          <w:p w:rsidR="005E5F13" w:rsidRPr="009957F4" w:rsidRDefault="005E5F13" w:rsidP="00E02F4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All sites</w:t>
            </w:r>
          </w:p>
        </w:tc>
        <w:tc>
          <w:tcPr>
            <w:tcW w:w="1367" w:type="dxa"/>
          </w:tcPr>
          <w:p w:rsidR="005E5F13" w:rsidRPr="009957F4" w:rsidRDefault="005E5F13" w:rsidP="00E02F4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All sites infected</w:t>
            </w:r>
          </w:p>
        </w:tc>
        <w:tc>
          <w:tcPr>
            <w:tcW w:w="1079" w:type="dxa"/>
          </w:tcPr>
          <w:p w:rsidR="005E5F13" w:rsidRPr="009957F4" w:rsidRDefault="005E5F13" w:rsidP="00E02F4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Clinician obtained</w:t>
            </w:r>
          </w:p>
        </w:tc>
        <w:tc>
          <w:tcPr>
            <w:tcW w:w="1659" w:type="dxa"/>
          </w:tcPr>
          <w:p w:rsidR="005E5F13" w:rsidRPr="009957F4" w:rsidRDefault="005E5F13" w:rsidP="00E02F4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Gen Probe APTIMA combo 2 Swab</w:t>
            </w:r>
          </w:p>
        </w:tc>
        <w:tc>
          <w:tcPr>
            <w:tcW w:w="1657" w:type="dxa"/>
          </w:tcPr>
          <w:p w:rsidR="005E5F13" w:rsidRPr="009957F4" w:rsidRDefault="005E5F13" w:rsidP="00E02F4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V</w:t>
            </w: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ulvovaginal swab</w:t>
            </w:r>
          </w:p>
        </w:tc>
      </w:tr>
      <w:tr w:rsidR="005E5F13" w:rsidRPr="009957F4" w:rsidTr="00AE5652">
        <w:trPr>
          <w:trHeight w:val="6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:rsidR="005E5F13" w:rsidRPr="009957F4" w:rsidRDefault="005E5F13" w:rsidP="00E02F4E">
            <w:pPr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</w:pPr>
            <w:proofErr w:type="spellStart"/>
            <w:r w:rsidRPr="009957F4"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  <w:t>Sethupathi</w:t>
            </w:r>
            <w:proofErr w:type="spellEnd"/>
            <w:r w:rsidRPr="009957F4"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  <w:t xml:space="preserve"> et al., 2010</w:t>
            </w:r>
          </w:p>
        </w:tc>
        <w:tc>
          <w:tcPr>
            <w:tcW w:w="1134" w:type="dxa"/>
          </w:tcPr>
          <w:p w:rsidR="005E5F13" w:rsidRPr="009957F4" w:rsidRDefault="005E5F13" w:rsidP="00E02F4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Genital and rectal</w:t>
            </w:r>
          </w:p>
        </w:tc>
        <w:tc>
          <w:tcPr>
            <w:tcW w:w="1367" w:type="dxa"/>
          </w:tcPr>
          <w:p w:rsidR="005E5F13" w:rsidRPr="009957F4" w:rsidRDefault="005E5F13" w:rsidP="00E02F4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Genital and rectal both infected</w:t>
            </w:r>
          </w:p>
        </w:tc>
        <w:tc>
          <w:tcPr>
            <w:tcW w:w="1079" w:type="dxa"/>
          </w:tcPr>
          <w:p w:rsidR="005E5F13" w:rsidRPr="009957F4" w:rsidRDefault="005E5F13" w:rsidP="00E02F4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Clinician obtained</w:t>
            </w:r>
          </w:p>
        </w:tc>
        <w:tc>
          <w:tcPr>
            <w:tcW w:w="1659" w:type="dxa"/>
          </w:tcPr>
          <w:p w:rsidR="005E5F13" w:rsidRPr="009957F4" w:rsidRDefault="005E5F13" w:rsidP="00E02F4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Blind technique or </w:t>
            </w:r>
            <w:proofErr w:type="spellStart"/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protoscopically</w:t>
            </w:r>
            <w:proofErr w:type="spellEnd"/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. Swabs</w:t>
            </w:r>
          </w:p>
        </w:tc>
        <w:tc>
          <w:tcPr>
            <w:tcW w:w="1657" w:type="dxa"/>
          </w:tcPr>
          <w:p w:rsidR="005E5F13" w:rsidRPr="009957F4" w:rsidRDefault="005E5F13" w:rsidP="00E02F4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Not specified</w:t>
            </w:r>
          </w:p>
        </w:tc>
      </w:tr>
      <w:tr w:rsidR="005E5F13" w:rsidRPr="009957F4" w:rsidTr="00AE56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:rsidR="005E5F13" w:rsidRPr="009957F4" w:rsidRDefault="005E5F13" w:rsidP="00E02F4E">
            <w:pPr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  <w:t>van Liere et al., 2014</w:t>
            </w:r>
          </w:p>
        </w:tc>
        <w:tc>
          <w:tcPr>
            <w:tcW w:w="1134" w:type="dxa"/>
          </w:tcPr>
          <w:p w:rsidR="005E5F13" w:rsidRPr="009957F4" w:rsidRDefault="005E5F13" w:rsidP="00E02F4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Genital and rectal</w:t>
            </w:r>
          </w:p>
        </w:tc>
        <w:tc>
          <w:tcPr>
            <w:tcW w:w="1367" w:type="dxa"/>
          </w:tcPr>
          <w:p w:rsidR="005E5F13" w:rsidRPr="009957F4" w:rsidRDefault="005E5F13" w:rsidP="00E02F4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Genital and rectal both infected</w:t>
            </w:r>
          </w:p>
        </w:tc>
        <w:tc>
          <w:tcPr>
            <w:tcW w:w="1079" w:type="dxa"/>
          </w:tcPr>
          <w:p w:rsidR="005E5F13" w:rsidRPr="009957F4" w:rsidRDefault="005E5F13" w:rsidP="00E02F4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Self-obtained</w:t>
            </w:r>
          </w:p>
        </w:tc>
        <w:tc>
          <w:tcPr>
            <w:tcW w:w="1659" w:type="dxa"/>
          </w:tcPr>
          <w:p w:rsidR="005E5F13" w:rsidRPr="009957F4" w:rsidRDefault="005E5F13" w:rsidP="00E02F4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Swabs - Roche </w:t>
            </w:r>
            <w:proofErr w:type="spellStart"/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Cobas</w:t>
            </w:r>
            <w:proofErr w:type="spellEnd"/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 4800</w:t>
            </w:r>
          </w:p>
        </w:tc>
        <w:tc>
          <w:tcPr>
            <w:tcW w:w="1657" w:type="dxa"/>
          </w:tcPr>
          <w:p w:rsidR="005E5F13" w:rsidRPr="009957F4" w:rsidRDefault="005E5F13" w:rsidP="00E02F4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V</w:t>
            </w:r>
            <w:r w:rsidRPr="009957F4">
              <w:rPr>
                <w:rFonts w:eastAsia="Times New Roman" w:cs="Times New Roman"/>
                <w:sz w:val="20"/>
                <w:szCs w:val="20"/>
                <w:lang w:eastAsia="en-GB"/>
              </w:rPr>
              <w:t>ulvovaginal swab</w:t>
            </w:r>
          </w:p>
        </w:tc>
      </w:tr>
      <w:tr w:rsidR="005E5F13" w:rsidRPr="009957F4" w:rsidTr="00AE5652">
        <w:trPr>
          <w:trHeight w:val="6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:rsidR="005E5F13" w:rsidRDefault="005E5F13" w:rsidP="005E5F13">
            <w:pPr>
              <w:rPr>
                <w:rFonts w:ascii="Calibri" w:hAnsi="Calibri"/>
                <w:color w:val="0D0D0D"/>
              </w:rPr>
            </w:pPr>
            <w:r>
              <w:rPr>
                <w:rFonts w:ascii="Calibri" w:hAnsi="Calibri"/>
                <w:color w:val="0D0D0D"/>
              </w:rPr>
              <w:t>van Rooijen et al., 2015</w:t>
            </w:r>
          </w:p>
          <w:p w:rsidR="005E5F13" w:rsidRPr="009957F4" w:rsidRDefault="005E5F13" w:rsidP="00AE5652">
            <w:pPr>
              <w:rPr>
                <w:rFonts w:eastAsia="Times New Roman" w:cs="Times New Roman"/>
                <w:color w:val="0D0D0D"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</w:tcPr>
          <w:p w:rsidR="005E5F13" w:rsidRPr="009957F4" w:rsidRDefault="005E5F13" w:rsidP="00AE565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Genital and rectal</w:t>
            </w:r>
          </w:p>
        </w:tc>
        <w:tc>
          <w:tcPr>
            <w:tcW w:w="1367" w:type="dxa"/>
          </w:tcPr>
          <w:p w:rsidR="005E5F13" w:rsidRPr="009957F4" w:rsidRDefault="005E5F13" w:rsidP="00AE565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Genital and rectal</w:t>
            </w:r>
          </w:p>
        </w:tc>
        <w:tc>
          <w:tcPr>
            <w:tcW w:w="1079" w:type="dxa"/>
          </w:tcPr>
          <w:p w:rsidR="005E5F13" w:rsidRPr="009957F4" w:rsidRDefault="005E5F13" w:rsidP="00AE565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>
              <w:rPr>
                <w:rFonts w:eastAsia="Times New Roman" w:cs="Times New Roman"/>
                <w:sz w:val="20"/>
                <w:szCs w:val="20"/>
                <w:lang w:eastAsia="en-GB"/>
              </w:rPr>
              <w:t>Clinician obtained</w:t>
            </w:r>
          </w:p>
        </w:tc>
        <w:tc>
          <w:tcPr>
            <w:tcW w:w="1659" w:type="dxa"/>
          </w:tcPr>
          <w:p w:rsidR="005E5F13" w:rsidRPr="009957F4" w:rsidRDefault="005E5F13" w:rsidP="00AE565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proofErr w:type="spellStart"/>
            <w:r w:rsidRPr="005E5F13">
              <w:rPr>
                <w:rFonts w:eastAsia="Times New Roman" w:cs="Times New Roman"/>
                <w:sz w:val="20"/>
                <w:szCs w:val="20"/>
                <w:lang w:eastAsia="en-GB"/>
              </w:rPr>
              <w:t>Aptima</w:t>
            </w:r>
            <w:proofErr w:type="spellEnd"/>
            <w:r w:rsidRPr="005E5F13">
              <w:rPr>
                <w:rFonts w:eastAsia="Times New Roman" w:cs="Times New Roman"/>
                <w:sz w:val="20"/>
                <w:szCs w:val="20"/>
                <w:lang w:eastAsia="en-GB"/>
              </w:rPr>
              <w:t xml:space="preserve"> CT assay Gen probe</w:t>
            </w:r>
          </w:p>
        </w:tc>
        <w:tc>
          <w:tcPr>
            <w:tcW w:w="1657" w:type="dxa"/>
          </w:tcPr>
          <w:p w:rsidR="005E5F13" w:rsidRPr="009957F4" w:rsidRDefault="005E5F13" w:rsidP="00AE565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Times New Roman"/>
                <w:sz w:val="20"/>
                <w:szCs w:val="20"/>
                <w:lang w:eastAsia="en-GB"/>
              </w:rPr>
            </w:pPr>
            <w:r w:rsidRPr="005E5F13">
              <w:rPr>
                <w:rFonts w:eastAsia="Times New Roman" w:cs="Times New Roman"/>
                <w:sz w:val="20"/>
                <w:szCs w:val="20"/>
                <w:lang w:eastAsia="en-GB"/>
              </w:rPr>
              <w:t>Cervical swab</w:t>
            </w:r>
          </w:p>
        </w:tc>
      </w:tr>
    </w:tbl>
    <w:p w:rsidR="00340C87" w:rsidRDefault="00340C87" w:rsidP="00340C87"/>
    <w:p w:rsidR="00340C87" w:rsidRDefault="00340C87" w:rsidP="00340C87">
      <w:pPr>
        <w:jc w:val="both"/>
      </w:pPr>
    </w:p>
    <w:p w:rsidR="00340C87" w:rsidRDefault="00340C87" w:rsidP="00340C87">
      <w:pPr>
        <w:jc w:val="both"/>
      </w:pPr>
      <w:commentRangeStart w:id="0"/>
    </w:p>
    <w:p w:rsidR="00340C87" w:rsidRPr="007B3DED" w:rsidRDefault="00340C87" w:rsidP="00340C87">
      <w:pPr>
        <w:pStyle w:val="Caption"/>
        <w:keepNext/>
        <w:spacing w:after="0"/>
        <w:jc w:val="both"/>
        <w:rPr>
          <w:color w:val="auto"/>
          <w:sz w:val="22"/>
          <w:szCs w:val="22"/>
        </w:rPr>
      </w:pPr>
      <w:r w:rsidRPr="007B3DED">
        <w:rPr>
          <w:color w:val="auto"/>
          <w:sz w:val="22"/>
          <w:szCs w:val="22"/>
        </w:rPr>
        <w:t xml:space="preserve">Supplementary material </w:t>
      </w:r>
      <w:r>
        <w:rPr>
          <w:color w:val="auto"/>
          <w:sz w:val="22"/>
          <w:szCs w:val="22"/>
        </w:rPr>
        <w:t>4</w:t>
      </w:r>
      <w:r w:rsidRPr="007B3DED">
        <w:rPr>
          <w:color w:val="auto"/>
          <w:sz w:val="22"/>
          <w:szCs w:val="22"/>
        </w:rPr>
        <w:t>:</w:t>
      </w:r>
      <w:r w:rsidRPr="007A05B4">
        <w:rPr>
          <w:color w:val="auto"/>
          <w:sz w:val="22"/>
          <w:szCs w:val="22"/>
        </w:rPr>
        <w:t xml:space="preserve"> Results of risk of bias assessment </w:t>
      </w:r>
      <w:r>
        <w:rPr>
          <w:color w:val="auto"/>
          <w:sz w:val="22"/>
          <w:szCs w:val="22"/>
        </w:rPr>
        <w:t>and type of recruitment for</w:t>
      </w:r>
      <w:r w:rsidRPr="007A05B4">
        <w:rPr>
          <w:color w:val="auto"/>
          <w:sz w:val="22"/>
          <w:szCs w:val="22"/>
        </w:rPr>
        <w:t xml:space="preserve"> the studies included in the systematic review.</w:t>
      </w:r>
      <w:commentRangeEnd w:id="0"/>
      <w:r w:rsidR="0067064B">
        <w:rPr>
          <w:rStyle w:val="CommentReference"/>
          <w:b w:val="0"/>
          <w:bCs w:val="0"/>
          <w:color w:val="auto"/>
        </w:rPr>
        <w:commentReference w:id="0"/>
      </w:r>
    </w:p>
    <w:p w:rsidR="00340C87" w:rsidRPr="0076376E" w:rsidRDefault="00340C87" w:rsidP="00340C87">
      <w:pPr>
        <w:pStyle w:val="Caption"/>
        <w:keepNext/>
        <w:spacing w:after="0"/>
        <w:rPr>
          <w:b w:val="0"/>
          <w:i/>
          <w:color w:val="auto"/>
        </w:rPr>
      </w:pPr>
      <w:r w:rsidRPr="0076376E">
        <w:rPr>
          <w:b w:val="0"/>
          <w:i/>
          <w:color w:val="auto"/>
        </w:rPr>
        <w:t xml:space="preserve">Questions taken from Hoy et al., 2012 appendix 1 found here </w:t>
      </w:r>
      <w:hyperlink r:id="rId6" w:history="1">
        <w:r w:rsidRPr="0076376E">
          <w:rPr>
            <w:rStyle w:val="Hyperlink"/>
            <w:b w:val="0"/>
            <w:i/>
            <w:color w:val="auto"/>
          </w:rPr>
          <w:t>http://onlinelibrary.wiley.com/journal/10.1002/(ISSN)1529-0131</w:t>
        </w:r>
      </w:hyperlink>
      <w:proofErr w:type="gramStart"/>
      <w:r w:rsidRPr="0076376E">
        <w:rPr>
          <w:b w:val="0"/>
          <w:i/>
          <w:color w:val="auto"/>
        </w:rPr>
        <w:t>) .</w:t>
      </w:r>
      <w:proofErr w:type="gramEnd"/>
      <w:r w:rsidRPr="0076376E">
        <w:rPr>
          <w:b w:val="0"/>
          <w:i/>
          <w:color w:val="auto"/>
        </w:rPr>
        <w:t xml:space="preserve"> Two reviewers independently undertook the risk of bias assessment</w:t>
      </w:r>
      <w:r>
        <w:rPr>
          <w:b w:val="0"/>
          <w:i/>
          <w:color w:val="auto"/>
        </w:rPr>
        <w:t>. Red boxes represent answers in which the reviewers disagreed</w:t>
      </w:r>
      <w:r w:rsidRPr="0076376E">
        <w:rPr>
          <w:b w:val="0"/>
          <w:i/>
          <w:color w:val="auto"/>
        </w:rPr>
        <w:t>.</w:t>
      </w:r>
    </w:p>
    <w:p w:rsidR="00340C87" w:rsidRDefault="00340C87" w:rsidP="00340C87">
      <w:pPr>
        <w:pStyle w:val="Caption"/>
        <w:keepNext/>
        <w:spacing w:after="0"/>
        <w:rPr>
          <w:i/>
          <w:color w:val="auto"/>
        </w:rPr>
      </w:pPr>
      <w:r w:rsidRPr="0076376E">
        <w:rPr>
          <w:i/>
          <w:color w:val="auto"/>
        </w:rPr>
        <w:t>H= High risk; L = Low risk; L/H= Low/High risk</w:t>
      </w:r>
    </w:p>
    <w:p w:rsidR="00340C87" w:rsidRDefault="00340C87" w:rsidP="00340C87">
      <w:pPr>
        <w:spacing w:after="0" w:line="240" w:lineRule="auto"/>
        <w:rPr>
          <w:i/>
          <w:sz w:val="18"/>
        </w:rPr>
      </w:pPr>
      <w:r w:rsidRPr="002A4781">
        <w:rPr>
          <w:i/>
          <w:sz w:val="18"/>
        </w:rPr>
        <w:t xml:space="preserve">A = active recruitment (patients knew they were being asked to participate and were actively recruited for the study); </w:t>
      </w:r>
    </w:p>
    <w:p w:rsidR="00340C87" w:rsidRPr="002A4781" w:rsidRDefault="00340C87" w:rsidP="00340C87">
      <w:pPr>
        <w:spacing w:line="240" w:lineRule="auto"/>
        <w:rPr>
          <w:i/>
          <w:sz w:val="18"/>
        </w:rPr>
      </w:pPr>
      <w:r>
        <w:rPr>
          <w:i/>
          <w:sz w:val="18"/>
        </w:rPr>
        <w:t>P</w:t>
      </w:r>
      <w:r w:rsidRPr="002A4781">
        <w:rPr>
          <w:i/>
          <w:sz w:val="18"/>
        </w:rPr>
        <w:t xml:space="preserve">=Passive recruitment (patients were swabbed solely for clinical </w:t>
      </w:r>
      <w:proofErr w:type="gramStart"/>
      <w:r w:rsidRPr="002A4781">
        <w:rPr>
          <w:i/>
          <w:sz w:val="18"/>
        </w:rPr>
        <w:t>reasons,</w:t>
      </w:r>
      <w:proofErr w:type="gramEnd"/>
      <w:r w:rsidRPr="002A4781">
        <w:rPr>
          <w:i/>
          <w:sz w:val="18"/>
        </w:rPr>
        <w:t xml:space="preserve"> the clinical record was reviewed for the study.</w:t>
      </w:r>
    </w:p>
    <w:tbl>
      <w:tblPr>
        <w:tblStyle w:val="LightShading"/>
        <w:tblW w:w="5000" w:type="pct"/>
        <w:tblLook w:val="04A0" w:firstRow="1" w:lastRow="0" w:firstColumn="1" w:lastColumn="0" w:noHBand="0" w:noVBand="1"/>
      </w:tblPr>
      <w:tblGrid>
        <w:gridCol w:w="1308"/>
        <w:gridCol w:w="1073"/>
        <w:gridCol w:w="614"/>
        <w:gridCol w:w="625"/>
        <w:gridCol w:w="625"/>
        <w:gridCol w:w="625"/>
        <w:gridCol w:w="625"/>
        <w:gridCol w:w="625"/>
        <w:gridCol w:w="625"/>
        <w:gridCol w:w="627"/>
        <w:gridCol w:w="628"/>
        <w:gridCol w:w="628"/>
        <w:gridCol w:w="614"/>
      </w:tblGrid>
      <w:tr w:rsidR="00340C87" w:rsidRPr="0076376E" w:rsidTr="00AE565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8" w:type="pct"/>
            <w:tcBorders>
              <w:top w:val="nil"/>
            </w:tcBorders>
            <w:noWrap/>
            <w:hideMark/>
          </w:tcPr>
          <w:p w:rsidR="00340C87" w:rsidRPr="0076376E" w:rsidRDefault="00340C87" w:rsidP="00AE5652">
            <w:pPr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81" w:type="pct"/>
            <w:tcBorders>
              <w:top w:val="nil"/>
              <w:right w:val="single" w:sz="4" w:space="0" w:color="auto"/>
            </w:tcBorders>
            <w:noWrap/>
            <w:hideMark/>
          </w:tcPr>
          <w:p w:rsidR="00340C87" w:rsidRPr="0076376E" w:rsidRDefault="00340C87" w:rsidP="00AE565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3712" w:type="pct"/>
            <w:gridSpan w:val="11"/>
            <w:tcBorders>
              <w:left w:val="single" w:sz="4" w:space="0" w:color="auto"/>
            </w:tcBorders>
            <w:noWrap/>
            <w:hideMark/>
          </w:tcPr>
          <w:p w:rsidR="00340C87" w:rsidRPr="0076376E" w:rsidRDefault="00340C87" w:rsidP="00AE565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Study</w:t>
            </w:r>
          </w:p>
        </w:tc>
      </w:tr>
      <w:tr w:rsidR="00340C87" w:rsidRPr="0076376E" w:rsidTr="00AE56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8" w:type="pct"/>
            <w:hideMark/>
          </w:tcPr>
          <w:p w:rsidR="00340C87" w:rsidRPr="0076376E" w:rsidRDefault="00340C87" w:rsidP="00AE5652">
            <w:pPr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Question number from risk bias tool (Hoy et al., 2012, appendix 1)</w:t>
            </w:r>
          </w:p>
        </w:tc>
        <w:tc>
          <w:tcPr>
            <w:tcW w:w="581" w:type="pct"/>
            <w:noWrap/>
            <w:hideMark/>
          </w:tcPr>
          <w:p w:rsidR="00340C87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</w:p>
          <w:p w:rsidR="00340C87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</w:p>
          <w:p w:rsidR="00340C87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</w:p>
          <w:p w:rsidR="00340C87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</w:p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Reviewer</w:t>
            </w:r>
          </w:p>
        </w:tc>
        <w:tc>
          <w:tcPr>
            <w:tcW w:w="332" w:type="pct"/>
            <w:textDirection w:val="btLr"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lang w:eastAsia="en-GB"/>
              </w:rPr>
              <w:t>Bachmann et al., 2010</w:t>
            </w:r>
          </w:p>
        </w:tc>
        <w:tc>
          <w:tcPr>
            <w:tcW w:w="338" w:type="pct"/>
            <w:textDirection w:val="btLr"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lang w:eastAsia="en-GB"/>
              </w:rPr>
            </w:pPr>
            <w:proofErr w:type="spellStart"/>
            <w:r w:rsidRPr="0076376E">
              <w:rPr>
                <w:rFonts w:ascii="Calibri" w:eastAsia="Times New Roman" w:hAnsi="Calibri" w:cs="Times New Roman"/>
                <w:b/>
                <w:lang w:eastAsia="en-GB"/>
              </w:rPr>
              <w:t>Bazan</w:t>
            </w:r>
            <w:proofErr w:type="spellEnd"/>
            <w:r w:rsidRPr="0076376E">
              <w:rPr>
                <w:rFonts w:ascii="Calibri" w:eastAsia="Times New Roman" w:hAnsi="Calibri" w:cs="Times New Roman"/>
                <w:b/>
                <w:lang w:eastAsia="en-GB"/>
              </w:rPr>
              <w:t xml:space="preserve"> et al., 2015</w:t>
            </w:r>
          </w:p>
        </w:tc>
        <w:tc>
          <w:tcPr>
            <w:tcW w:w="338" w:type="pct"/>
            <w:textDirection w:val="btLr"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lang w:eastAsia="en-GB"/>
              </w:rPr>
            </w:pPr>
            <w:proofErr w:type="spellStart"/>
            <w:r w:rsidRPr="0076376E">
              <w:rPr>
                <w:rFonts w:ascii="Calibri" w:eastAsia="Times New Roman" w:hAnsi="Calibri" w:cs="Times New Roman"/>
                <w:b/>
                <w:lang w:eastAsia="en-GB"/>
              </w:rPr>
              <w:t>Cosentino</w:t>
            </w:r>
            <w:proofErr w:type="spellEnd"/>
            <w:r w:rsidRPr="0076376E">
              <w:rPr>
                <w:rFonts w:ascii="Calibri" w:eastAsia="Times New Roman" w:hAnsi="Calibri" w:cs="Times New Roman"/>
                <w:b/>
                <w:lang w:eastAsia="en-GB"/>
              </w:rPr>
              <w:t xml:space="preserve"> et al., 2012</w:t>
            </w:r>
          </w:p>
        </w:tc>
        <w:tc>
          <w:tcPr>
            <w:tcW w:w="338" w:type="pct"/>
            <w:textDirection w:val="btLr"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lang w:eastAsia="en-GB"/>
              </w:rPr>
              <w:t xml:space="preserve">Ding &amp; </w:t>
            </w:r>
            <w:proofErr w:type="spellStart"/>
            <w:r w:rsidRPr="0076376E">
              <w:rPr>
                <w:rFonts w:ascii="Calibri" w:eastAsia="Times New Roman" w:hAnsi="Calibri" w:cs="Times New Roman"/>
                <w:b/>
                <w:lang w:eastAsia="en-GB"/>
              </w:rPr>
              <w:t>Challenor</w:t>
            </w:r>
            <w:proofErr w:type="spellEnd"/>
            <w:r w:rsidRPr="0076376E">
              <w:rPr>
                <w:rFonts w:ascii="Calibri" w:eastAsia="Times New Roman" w:hAnsi="Calibri" w:cs="Times New Roman"/>
                <w:b/>
                <w:lang w:eastAsia="en-GB"/>
              </w:rPr>
              <w:t>, 2014</w:t>
            </w:r>
          </w:p>
        </w:tc>
        <w:tc>
          <w:tcPr>
            <w:tcW w:w="338" w:type="pct"/>
            <w:textDirection w:val="btLr"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lang w:eastAsia="en-GB"/>
              </w:rPr>
            </w:pPr>
            <w:proofErr w:type="spellStart"/>
            <w:r w:rsidRPr="0076376E">
              <w:rPr>
                <w:rFonts w:ascii="Calibri" w:eastAsia="Times New Roman" w:hAnsi="Calibri" w:cs="Times New Roman"/>
                <w:b/>
                <w:lang w:eastAsia="en-GB"/>
              </w:rPr>
              <w:t>Gratrix</w:t>
            </w:r>
            <w:proofErr w:type="spellEnd"/>
            <w:r w:rsidRPr="0076376E">
              <w:rPr>
                <w:rFonts w:ascii="Calibri" w:eastAsia="Times New Roman" w:hAnsi="Calibri" w:cs="Times New Roman"/>
                <w:b/>
                <w:lang w:eastAsia="en-GB"/>
              </w:rPr>
              <w:t xml:space="preserve"> et al.,  2015</w:t>
            </w:r>
          </w:p>
        </w:tc>
        <w:tc>
          <w:tcPr>
            <w:tcW w:w="338" w:type="pct"/>
            <w:textDirection w:val="btLr"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lang w:eastAsia="en-GB"/>
              </w:rPr>
            </w:pPr>
            <w:proofErr w:type="spellStart"/>
            <w:r w:rsidRPr="0076376E">
              <w:rPr>
                <w:rFonts w:ascii="Calibri" w:eastAsia="Times New Roman" w:hAnsi="Calibri" w:cs="Times New Roman"/>
                <w:b/>
                <w:lang w:eastAsia="en-GB"/>
              </w:rPr>
              <w:t>Hunte</w:t>
            </w:r>
            <w:proofErr w:type="spellEnd"/>
            <w:r w:rsidRPr="0076376E">
              <w:rPr>
                <w:rFonts w:ascii="Calibri" w:eastAsia="Times New Roman" w:hAnsi="Calibri" w:cs="Times New Roman"/>
                <w:b/>
                <w:lang w:eastAsia="en-GB"/>
              </w:rPr>
              <w:t xml:space="preserve"> et al., 2010</w:t>
            </w:r>
          </w:p>
        </w:tc>
        <w:tc>
          <w:tcPr>
            <w:tcW w:w="338" w:type="pct"/>
            <w:textDirection w:val="btLr"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lang w:eastAsia="en-GB"/>
              </w:rPr>
              <w:t>Mayer et al., 2012</w:t>
            </w:r>
          </w:p>
        </w:tc>
        <w:tc>
          <w:tcPr>
            <w:tcW w:w="339" w:type="pct"/>
            <w:textDirection w:val="btLr"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lang w:eastAsia="en-GB"/>
              </w:rPr>
            </w:pPr>
            <w:proofErr w:type="spellStart"/>
            <w:r w:rsidRPr="0076376E">
              <w:rPr>
                <w:rFonts w:ascii="Calibri" w:eastAsia="Times New Roman" w:hAnsi="Calibri" w:cs="Times New Roman"/>
                <w:b/>
                <w:lang w:eastAsia="en-GB"/>
              </w:rPr>
              <w:t>Ostergaard</w:t>
            </w:r>
            <w:proofErr w:type="spellEnd"/>
            <w:r w:rsidRPr="0076376E">
              <w:rPr>
                <w:rFonts w:ascii="Calibri" w:eastAsia="Times New Roman" w:hAnsi="Calibri" w:cs="Times New Roman"/>
                <w:b/>
                <w:lang w:eastAsia="en-GB"/>
              </w:rPr>
              <w:t xml:space="preserve"> et al., 1997</w:t>
            </w:r>
          </w:p>
        </w:tc>
        <w:tc>
          <w:tcPr>
            <w:tcW w:w="340" w:type="pct"/>
            <w:textDirection w:val="btLr"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lang w:eastAsia="en-GB"/>
              </w:rPr>
              <w:t>Rodriguez-Hart et al., 2012</w:t>
            </w:r>
          </w:p>
        </w:tc>
        <w:tc>
          <w:tcPr>
            <w:tcW w:w="340" w:type="pct"/>
            <w:textDirection w:val="btLr"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lang w:eastAsia="en-GB"/>
              </w:rPr>
            </w:pPr>
            <w:proofErr w:type="spellStart"/>
            <w:r w:rsidRPr="0076376E">
              <w:rPr>
                <w:rFonts w:ascii="Calibri" w:eastAsia="Times New Roman" w:hAnsi="Calibri" w:cs="Times New Roman"/>
                <w:b/>
                <w:lang w:eastAsia="en-GB"/>
              </w:rPr>
              <w:t>Sethupathi</w:t>
            </w:r>
            <w:proofErr w:type="spellEnd"/>
            <w:r w:rsidRPr="0076376E">
              <w:rPr>
                <w:rFonts w:ascii="Calibri" w:eastAsia="Times New Roman" w:hAnsi="Calibri" w:cs="Times New Roman"/>
                <w:b/>
                <w:lang w:eastAsia="en-GB"/>
              </w:rPr>
              <w:t xml:space="preserve"> et al., 2010</w:t>
            </w:r>
          </w:p>
        </w:tc>
        <w:tc>
          <w:tcPr>
            <w:tcW w:w="332" w:type="pct"/>
            <w:textDirection w:val="btLr"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lang w:eastAsia="en-GB"/>
              </w:rPr>
              <w:t>van Liere et al., 2014</w:t>
            </w:r>
          </w:p>
        </w:tc>
      </w:tr>
      <w:tr w:rsidR="00340C87" w:rsidRPr="0076376E" w:rsidTr="00AE5652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8" w:type="pct"/>
            <w:vMerge w:val="restart"/>
            <w:noWrap/>
            <w:hideMark/>
          </w:tcPr>
          <w:p w:rsidR="00340C87" w:rsidRPr="0076376E" w:rsidRDefault="00340C87" w:rsidP="00AE5652">
            <w:pPr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1</w:t>
            </w:r>
          </w:p>
        </w:tc>
        <w:tc>
          <w:tcPr>
            <w:tcW w:w="581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1</w:t>
            </w:r>
          </w:p>
        </w:tc>
        <w:tc>
          <w:tcPr>
            <w:tcW w:w="332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9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40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40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2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</w:tr>
      <w:tr w:rsidR="00340C87" w:rsidRPr="0076376E" w:rsidTr="00AE56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8" w:type="pct"/>
            <w:vMerge/>
            <w:hideMark/>
          </w:tcPr>
          <w:p w:rsidR="00340C87" w:rsidRPr="0076376E" w:rsidRDefault="00340C87" w:rsidP="00AE5652">
            <w:pPr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81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2</w:t>
            </w:r>
          </w:p>
        </w:tc>
        <w:tc>
          <w:tcPr>
            <w:tcW w:w="332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9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40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40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2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</w:tr>
      <w:tr w:rsidR="00340C87" w:rsidRPr="0076376E" w:rsidTr="00AE5652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8" w:type="pct"/>
            <w:vMerge w:val="restart"/>
            <w:noWrap/>
            <w:hideMark/>
          </w:tcPr>
          <w:p w:rsidR="00340C87" w:rsidRPr="0076376E" w:rsidRDefault="00340C87" w:rsidP="00AE5652">
            <w:pPr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2</w:t>
            </w:r>
          </w:p>
        </w:tc>
        <w:tc>
          <w:tcPr>
            <w:tcW w:w="581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1</w:t>
            </w:r>
          </w:p>
        </w:tc>
        <w:tc>
          <w:tcPr>
            <w:tcW w:w="332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9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40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40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2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</w:tr>
      <w:tr w:rsidR="00340C87" w:rsidRPr="0076376E" w:rsidTr="00AE56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8" w:type="pct"/>
            <w:vMerge/>
            <w:hideMark/>
          </w:tcPr>
          <w:p w:rsidR="00340C87" w:rsidRPr="0076376E" w:rsidRDefault="00340C87" w:rsidP="00AE5652">
            <w:pPr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81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2</w:t>
            </w:r>
          </w:p>
        </w:tc>
        <w:tc>
          <w:tcPr>
            <w:tcW w:w="332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9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40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40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2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</w:tr>
      <w:tr w:rsidR="00340C87" w:rsidRPr="0076376E" w:rsidTr="00AE5652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8" w:type="pct"/>
            <w:vMerge w:val="restart"/>
            <w:noWrap/>
            <w:hideMark/>
          </w:tcPr>
          <w:p w:rsidR="00340C87" w:rsidRPr="0076376E" w:rsidRDefault="00340C87" w:rsidP="00AE5652">
            <w:pPr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3</w:t>
            </w:r>
          </w:p>
        </w:tc>
        <w:tc>
          <w:tcPr>
            <w:tcW w:w="581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1</w:t>
            </w:r>
          </w:p>
        </w:tc>
        <w:tc>
          <w:tcPr>
            <w:tcW w:w="332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9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40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40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2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</w:tr>
      <w:tr w:rsidR="00340C87" w:rsidRPr="0076376E" w:rsidTr="00AE56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8" w:type="pct"/>
            <w:vMerge/>
            <w:hideMark/>
          </w:tcPr>
          <w:p w:rsidR="00340C87" w:rsidRPr="0076376E" w:rsidRDefault="00340C87" w:rsidP="00AE5652">
            <w:pPr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81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2</w:t>
            </w:r>
          </w:p>
        </w:tc>
        <w:tc>
          <w:tcPr>
            <w:tcW w:w="332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0084C686" wp14:editId="00C0A54D">
                      <wp:simplePos x="0" y="0"/>
                      <wp:positionH relativeFrom="column">
                        <wp:posOffset>-31956</wp:posOffset>
                      </wp:positionH>
                      <wp:positionV relativeFrom="paragraph">
                        <wp:posOffset>162486</wp:posOffset>
                      </wp:positionV>
                      <wp:extent cx="329610" cy="403225"/>
                      <wp:effectExtent l="0" t="0" r="13335" b="15875"/>
                      <wp:wrapNone/>
                      <wp:docPr id="18" name="Rectangle 1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29610" cy="403225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solidFill>
                                  <a:srgbClr val="FF0000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18" o:spid="_x0000_s1026" style="position:absolute;margin-left:-2.5pt;margin-top:12.8pt;width:25.95pt;height:31.7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" filled="f" strokecolor="red" strokeweight="2pt"/>
                  </w:pict>
                </mc:Fallback>
              </mc:AlternateContent>
            </w: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9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40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40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mc:AlternateContent>
                <mc:Choice Requires="wps">
                  <w:drawing>
                    <wp:anchor distT="0" distB="0" distL="114300" distR="114300" simplePos="0" relativeHeight="251661312" behindDoc="0" locked="0" layoutInCell="1" allowOverlap="1" wp14:anchorId="79922B4D" wp14:editId="77941460">
                      <wp:simplePos x="0" y="0"/>
                      <wp:positionH relativeFrom="column">
                        <wp:posOffset>326390</wp:posOffset>
                      </wp:positionH>
                      <wp:positionV relativeFrom="paragraph">
                        <wp:posOffset>154305</wp:posOffset>
                      </wp:positionV>
                      <wp:extent cx="392430" cy="403225"/>
                      <wp:effectExtent l="0" t="5398" r="21273" b="21272"/>
                      <wp:wrapNone/>
                      <wp:docPr id="6" name="Rectangle 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 rot="5400000">
                                <a:off x="0" y="0"/>
                                <a:ext cx="392430" cy="403225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solidFill>
                                  <a:srgbClr val="FF0000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6" o:spid="_x0000_s1026" style="position:absolute;margin-left:25.7pt;margin-top:12.15pt;width:30.9pt;height:31.75pt;rotation:90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" filled="f" strokecolor="red" strokeweight="2pt"/>
                  </w:pict>
                </mc:Fallback>
              </mc:AlternateContent>
            </w: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2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</w:tr>
      <w:tr w:rsidR="00340C87" w:rsidRPr="0076376E" w:rsidTr="00AE5652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8" w:type="pct"/>
            <w:vMerge w:val="restart"/>
            <w:noWrap/>
            <w:hideMark/>
          </w:tcPr>
          <w:p w:rsidR="00340C87" w:rsidRPr="0076376E" w:rsidRDefault="00340C87" w:rsidP="00AE5652">
            <w:pPr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4</w:t>
            </w:r>
          </w:p>
        </w:tc>
        <w:tc>
          <w:tcPr>
            <w:tcW w:w="581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1</w:t>
            </w:r>
          </w:p>
        </w:tc>
        <w:tc>
          <w:tcPr>
            <w:tcW w:w="332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9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40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mc:AlternateContent>
                <mc:Choice Requires="wps">
                  <w:drawing>
                    <wp:anchor distT="0" distB="0" distL="114300" distR="114300" simplePos="0" relativeHeight="251660288" behindDoc="0" locked="0" layoutInCell="1" allowOverlap="1" wp14:anchorId="06DEB1DF" wp14:editId="285A6964">
                      <wp:simplePos x="0" y="0"/>
                      <wp:positionH relativeFrom="column">
                        <wp:posOffset>18371</wp:posOffset>
                      </wp:positionH>
                      <wp:positionV relativeFrom="paragraph">
                        <wp:posOffset>11770</wp:posOffset>
                      </wp:positionV>
                      <wp:extent cx="329565" cy="349981"/>
                      <wp:effectExtent l="0" t="0" r="13335" b="12065"/>
                      <wp:wrapNone/>
                      <wp:docPr id="19" name="Rectangle 1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29565" cy="349981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solidFill>
                                  <a:srgbClr val="FF0000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19" o:spid="_x0000_s1026" style="position:absolute;margin-left:1.45pt;margin-top:.95pt;width:25.95pt;height:27.5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" filled="f" strokecolor="red" strokeweight="2pt"/>
                  </w:pict>
                </mc:Fallback>
              </mc:AlternateContent>
            </w: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40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2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</w:tr>
      <w:tr w:rsidR="00340C87" w:rsidRPr="0076376E" w:rsidTr="00AE56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8" w:type="pct"/>
            <w:vMerge/>
            <w:hideMark/>
          </w:tcPr>
          <w:p w:rsidR="00340C87" w:rsidRPr="0076376E" w:rsidRDefault="00340C87" w:rsidP="00AE5652">
            <w:pPr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81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2</w:t>
            </w:r>
          </w:p>
        </w:tc>
        <w:tc>
          <w:tcPr>
            <w:tcW w:w="332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9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40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40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2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</w:tr>
      <w:tr w:rsidR="00340C87" w:rsidRPr="0076376E" w:rsidTr="00AE5652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8" w:type="pct"/>
            <w:vMerge w:val="restart"/>
            <w:noWrap/>
            <w:hideMark/>
          </w:tcPr>
          <w:p w:rsidR="00340C87" w:rsidRPr="0076376E" w:rsidRDefault="00340C87" w:rsidP="00AE5652">
            <w:pPr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5</w:t>
            </w:r>
          </w:p>
        </w:tc>
        <w:tc>
          <w:tcPr>
            <w:tcW w:w="581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1</w:t>
            </w:r>
          </w:p>
        </w:tc>
        <w:tc>
          <w:tcPr>
            <w:tcW w:w="332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9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40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40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2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</w:tr>
      <w:tr w:rsidR="00340C87" w:rsidRPr="0076376E" w:rsidTr="00AE56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8" w:type="pct"/>
            <w:vMerge/>
            <w:hideMark/>
          </w:tcPr>
          <w:p w:rsidR="00340C87" w:rsidRPr="0076376E" w:rsidRDefault="00340C87" w:rsidP="00AE5652">
            <w:pPr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81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2</w:t>
            </w:r>
          </w:p>
        </w:tc>
        <w:tc>
          <w:tcPr>
            <w:tcW w:w="332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mc:AlternateContent>
                <mc:Choice Requires="wps">
                  <w:drawing>
                    <wp:anchor distT="0" distB="0" distL="114300" distR="114300" simplePos="0" relativeHeight="251662336" behindDoc="0" locked="0" layoutInCell="1" allowOverlap="1" wp14:anchorId="2F89EFB4" wp14:editId="59BDA614">
                      <wp:simplePos x="0" y="0"/>
                      <wp:positionH relativeFrom="column">
                        <wp:posOffset>-51435</wp:posOffset>
                      </wp:positionH>
                      <wp:positionV relativeFrom="paragraph">
                        <wp:posOffset>171450</wp:posOffset>
                      </wp:positionV>
                      <wp:extent cx="754380" cy="403225"/>
                      <wp:effectExtent l="0" t="0" r="26670" b="15875"/>
                      <wp:wrapNone/>
                      <wp:docPr id="20" name="Rectangle 2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754380" cy="403225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solidFill>
                                  <a:srgbClr val="FF0000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20" o:spid="_x0000_s1026" style="position:absolute;margin-left:-4.05pt;margin-top:13.5pt;width:59.4pt;height:31.7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" filled="f" strokecolor="red" strokeweight="2pt"/>
                  </w:pict>
                </mc:Fallback>
              </mc:AlternateContent>
            </w: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9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40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40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2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</w:tr>
      <w:tr w:rsidR="00340C87" w:rsidRPr="0076376E" w:rsidTr="00AE5652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8" w:type="pct"/>
            <w:vMerge w:val="restart"/>
            <w:noWrap/>
            <w:hideMark/>
          </w:tcPr>
          <w:p w:rsidR="00340C87" w:rsidRPr="0076376E" w:rsidRDefault="00340C87" w:rsidP="00AE5652">
            <w:pPr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6</w:t>
            </w:r>
          </w:p>
        </w:tc>
        <w:tc>
          <w:tcPr>
            <w:tcW w:w="581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1</w:t>
            </w:r>
          </w:p>
        </w:tc>
        <w:tc>
          <w:tcPr>
            <w:tcW w:w="332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/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/H</w:t>
            </w:r>
          </w:p>
        </w:tc>
        <w:tc>
          <w:tcPr>
            <w:tcW w:w="339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40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40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2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</w:tr>
      <w:tr w:rsidR="00340C87" w:rsidRPr="0076376E" w:rsidTr="00AE56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8" w:type="pct"/>
            <w:vMerge/>
            <w:hideMark/>
          </w:tcPr>
          <w:p w:rsidR="00340C87" w:rsidRPr="0076376E" w:rsidRDefault="00340C87" w:rsidP="00AE5652">
            <w:pPr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81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2</w:t>
            </w:r>
          </w:p>
        </w:tc>
        <w:tc>
          <w:tcPr>
            <w:tcW w:w="332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9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40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40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2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</w:tr>
      <w:tr w:rsidR="00340C87" w:rsidRPr="0076376E" w:rsidTr="00AE5652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8" w:type="pct"/>
            <w:vMerge w:val="restart"/>
            <w:noWrap/>
            <w:hideMark/>
          </w:tcPr>
          <w:p w:rsidR="00340C87" w:rsidRPr="0076376E" w:rsidRDefault="00340C87" w:rsidP="00AE5652">
            <w:pPr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7</w:t>
            </w:r>
          </w:p>
        </w:tc>
        <w:tc>
          <w:tcPr>
            <w:tcW w:w="581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1</w:t>
            </w:r>
          </w:p>
        </w:tc>
        <w:tc>
          <w:tcPr>
            <w:tcW w:w="332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mc:AlternateContent>
                <mc:Choice Requires="wps">
                  <w:drawing>
                    <wp:anchor distT="0" distB="0" distL="114300" distR="114300" simplePos="0" relativeHeight="251663360" behindDoc="0" locked="0" layoutInCell="1" allowOverlap="1" wp14:anchorId="5B99375D" wp14:editId="1FEDCC6B">
                      <wp:simplePos x="0" y="0"/>
                      <wp:positionH relativeFrom="column">
                        <wp:posOffset>-47847</wp:posOffset>
                      </wp:positionH>
                      <wp:positionV relativeFrom="paragraph">
                        <wp:posOffset>6453</wp:posOffset>
                      </wp:positionV>
                      <wp:extent cx="754380" cy="403225"/>
                      <wp:effectExtent l="0" t="0" r="26670" b="15875"/>
                      <wp:wrapNone/>
                      <wp:docPr id="21" name="Rectangle 2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754380" cy="403225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solidFill>
                                  <a:srgbClr val="FF0000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21" o:spid="_x0000_s1026" style="position:absolute;margin-left:-3.75pt;margin-top:.5pt;width:59.4pt;height:31.7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" filled="f" strokecolor="red" strokeweight="2pt"/>
                  </w:pict>
                </mc:Fallback>
              </mc:AlternateContent>
            </w: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/H</w:t>
            </w:r>
          </w:p>
        </w:tc>
        <w:tc>
          <w:tcPr>
            <w:tcW w:w="339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40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40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2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</w:tr>
      <w:tr w:rsidR="00340C87" w:rsidRPr="0076376E" w:rsidTr="00AE56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8" w:type="pct"/>
            <w:vMerge/>
            <w:hideMark/>
          </w:tcPr>
          <w:p w:rsidR="00340C87" w:rsidRPr="0076376E" w:rsidRDefault="00340C87" w:rsidP="00AE5652">
            <w:pPr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81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2</w:t>
            </w:r>
          </w:p>
        </w:tc>
        <w:tc>
          <w:tcPr>
            <w:tcW w:w="332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9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40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40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2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</w:tr>
      <w:tr w:rsidR="00340C87" w:rsidRPr="0076376E" w:rsidTr="00AE5652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8" w:type="pct"/>
            <w:vMerge w:val="restart"/>
            <w:noWrap/>
            <w:hideMark/>
          </w:tcPr>
          <w:p w:rsidR="00340C87" w:rsidRPr="0076376E" w:rsidRDefault="00340C87" w:rsidP="00AE5652">
            <w:pPr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8</w:t>
            </w:r>
          </w:p>
        </w:tc>
        <w:tc>
          <w:tcPr>
            <w:tcW w:w="581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1</w:t>
            </w:r>
          </w:p>
        </w:tc>
        <w:tc>
          <w:tcPr>
            <w:tcW w:w="332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39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40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40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2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</w:tr>
      <w:tr w:rsidR="00340C87" w:rsidRPr="0076376E" w:rsidTr="00AE56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8" w:type="pct"/>
            <w:vMerge/>
            <w:hideMark/>
          </w:tcPr>
          <w:p w:rsidR="00340C87" w:rsidRPr="0076376E" w:rsidRDefault="00340C87" w:rsidP="00AE5652">
            <w:pPr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81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2</w:t>
            </w:r>
          </w:p>
        </w:tc>
        <w:tc>
          <w:tcPr>
            <w:tcW w:w="332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noProof/>
                <w:color w:val="000000"/>
                <w:lang w:eastAsia="en-GB"/>
              </w:rPr>
              <mc:AlternateContent>
                <mc:Choice Requires="wps">
                  <w:drawing>
                    <wp:anchor distT="0" distB="0" distL="114300" distR="114300" simplePos="0" relativeHeight="251664384" behindDoc="0" locked="0" layoutInCell="1" allowOverlap="1" wp14:anchorId="00C7F25A" wp14:editId="11A91322">
                      <wp:simplePos x="0" y="0"/>
                      <wp:positionH relativeFrom="column">
                        <wp:posOffset>0</wp:posOffset>
                      </wp:positionH>
                      <wp:positionV relativeFrom="paragraph">
                        <wp:posOffset>142875</wp:posOffset>
                      </wp:positionV>
                      <wp:extent cx="372110" cy="403225"/>
                      <wp:effectExtent l="0" t="0" r="27940" b="15875"/>
                      <wp:wrapNone/>
                      <wp:docPr id="22" name="Rectangle 2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72110" cy="403225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solidFill>
                                  <a:srgbClr val="FF0000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22" o:spid="_x0000_s1026" style="position:absolute;margin-left:0;margin-top:11.25pt;width:29.3pt;height:31.75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" filled="f" strokecolor="red" strokeweight="2pt"/>
                  </w:pict>
                </mc:Fallback>
              </mc:AlternateContent>
            </w: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9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40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40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2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</w:tr>
      <w:tr w:rsidR="00340C87" w:rsidRPr="0076376E" w:rsidTr="00AE5652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8" w:type="pct"/>
            <w:vMerge w:val="restart"/>
            <w:noWrap/>
            <w:hideMark/>
          </w:tcPr>
          <w:p w:rsidR="00340C87" w:rsidRPr="0076376E" w:rsidRDefault="00340C87" w:rsidP="00AE5652">
            <w:pPr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9</w:t>
            </w:r>
          </w:p>
        </w:tc>
        <w:tc>
          <w:tcPr>
            <w:tcW w:w="581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1</w:t>
            </w:r>
          </w:p>
        </w:tc>
        <w:tc>
          <w:tcPr>
            <w:tcW w:w="332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9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40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40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2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</w:tr>
      <w:tr w:rsidR="00340C87" w:rsidRPr="0076376E" w:rsidTr="00AE56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8" w:type="pct"/>
            <w:vMerge/>
            <w:hideMark/>
          </w:tcPr>
          <w:p w:rsidR="00340C87" w:rsidRPr="0076376E" w:rsidRDefault="00340C87" w:rsidP="00AE5652">
            <w:pPr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81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2</w:t>
            </w:r>
          </w:p>
        </w:tc>
        <w:tc>
          <w:tcPr>
            <w:tcW w:w="332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/H</w:t>
            </w:r>
          </w:p>
        </w:tc>
        <w:tc>
          <w:tcPr>
            <w:tcW w:w="339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H</w:t>
            </w:r>
          </w:p>
        </w:tc>
        <w:tc>
          <w:tcPr>
            <w:tcW w:w="340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40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2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</w:tr>
      <w:tr w:rsidR="00340C87" w:rsidRPr="0076376E" w:rsidTr="00AE5652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8" w:type="pct"/>
            <w:vMerge w:val="restart"/>
            <w:noWrap/>
            <w:hideMark/>
          </w:tcPr>
          <w:p w:rsidR="00340C87" w:rsidRPr="0076376E" w:rsidRDefault="00340C87" w:rsidP="00AE5652">
            <w:pPr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10</w:t>
            </w:r>
          </w:p>
        </w:tc>
        <w:tc>
          <w:tcPr>
            <w:tcW w:w="581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1</w:t>
            </w:r>
          </w:p>
        </w:tc>
        <w:tc>
          <w:tcPr>
            <w:tcW w:w="332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vAlign w:val="center"/>
            <w:hideMark/>
          </w:tcPr>
          <w:p w:rsidR="00340C87" w:rsidRPr="0076376E" w:rsidRDefault="00340C87" w:rsidP="00AE5652">
            <w:pPr>
              <w:tabs>
                <w:tab w:val="center" w:pos="204"/>
              </w:tabs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9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40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40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2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</w:tr>
      <w:tr w:rsidR="00340C87" w:rsidRPr="0076376E" w:rsidTr="00AE56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8" w:type="pct"/>
            <w:vMerge/>
            <w:hideMark/>
          </w:tcPr>
          <w:p w:rsidR="00340C87" w:rsidRPr="0076376E" w:rsidRDefault="00340C87" w:rsidP="00AE5652">
            <w:pPr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81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2</w:t>
            </w:r>
          </w:p>
        </w:tc>
        <w:tc>
          <w:tcPr>
            <w:tcW w:w="332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9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40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40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  <w:tc>
          <w:tcPr>
            <w:tcW w:w="332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L</w:t>
            </w:r>
          </w:p>
        </w:tc>
      </w:tr>
      <w:tr w:rsidR="00340C87" w:rsidRPr="0076376E" w:rsidTr="00AE5652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8" w:type="pct"/>
            <w:vMerge w:val="restart"/>
            <w:noWrap/>
            <w:hideMark/>
          </w:tcPr>
          <w:p w:rsidR="00340C87" w:rsidRPr="0076376E" w:rsidRDefault="00340C87" w:rsidP="00AE5652">
            <w:pPr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color w:val="000000"/>
                <w:lang w:eastAsia="en-GB"/>
              </w:rPr>
              <w:t>Summary</w:t>
            </w:r>
          </w:p>
        </w:tc>
        <w:tc>
          <w:tcPr>
            <w:tcW w:w="581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1</w:t>
            </w:r>
          </w:p>
        </w:tc>
        <w:tc>
          <w:tcPr>
            <w:tcW w:w="332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  <w:tc>
          <w:tcPr>
            <w:tcW w:w="339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  <w:tc>
          <w:tcPr>
            <w:tcW w:w="340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  <w:tc>
          <w:tcPr>
            <w:tcW w:w="340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  <w:tc>
          <w:tcPr>
            <w:tcW w:w="332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</w:tr>
      <w:tr w:rsidR="00340C87" w:rsidRPr="0076376E" w:rsidTr="00AE56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8" w:type="pct"/>
            <w:vMerge/>
            <w:hideMark/>
          </w:tcPr>
          <w:p w:rsidR="00340C87" w:rsidRPr="0076376E" w:rsidRDefault="00340C87" w:rsidP="00AE5652">
            <w:pPr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581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color w:val="000000"/>
                <w:lang w:eastAsia="en-GB"/>
              </w:rPr>
              <w:t>2</w:t>
            </w:r>
          </w:p>
        </w:tc>
        <w:tc>
          <w:tcPr>
            <w:tcW w:w="332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  <w:tc>
          <w:tcPr>
            <w:tcW w:w="338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  <w:tc>
          <w:tcPr>
            <w:tcW w:w="339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  <w:tc>
          <w:tcPr>
            <w:tcW w:w="340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  <w:tc>
          <w:tcPr>
            <w:tcW w:w="340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  <w:tc>
          <w:tcPr>
            <w:tcW w:w="332" w:type="pct"/>
            <w:noWrap/>
            <w:hideMark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 w:rsidRPr="0076376E">
              <w:rPr>
                <w:rFonts w:ascii="Calibri" w:eastAsia="Times New Roman" w:hAnsi="Calibri" w:cs="Times New Roman"/>
                <w:b/>
                <w:bCs/>
                <w:lang w:eastAsia="en-GB"/>
              </w:rPr>
              <w:t>H</w:t>
            </w:r>
          </w:p>
        </w:tc>
      </w:tr>
      <w:tr w:rsidR="00340C87" w:rsidRPr="0076376E" w:rsidTr="00AE5652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8" w:type="pct"/>
            <w:gridSpan w:val="2"/>
            <w:shd w:val="clear" w:color="auto" w:fill="auto"/>
          </w:tcPr>
          <w:p w:rsidR="00340C87" w:rsidRDefault="00340C87" w:rsidP="00AE5652">
            <w:pPr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</w:p>
        </w:tc>
        <w:tc>
          <w:tcPr>
            <w:tcW w:w="332" w:type="pct"/>
            <w:shd w:val="clear" w:color="auto" w:fill="auto"/>
            <w:noWrap/>
          </w:tcPr>
          <w:p w:rsidR="00340C87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</w:p>
        </w:tc>
        <w:tc>
          <w:tcPr>
            <w:tcW w:w="338" w:type="pct"/>
            <w:shd w:val="clear" w:color="auto" w:fill="auto"/>
            <w:noWrap/>
          </w:tcPr>
          <w:p w:rsidR="00340C87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</w:p>
        </w:tc>
        <w:tc>
          <w:tcPr>
            <w:tcW w:w="338" w:type="pct"/>
            <w:shd w:val="clear" w:color="auto" w:fill="auto"/>
            <w:noWrap/>
          </w:tcPr>
          <w:p w:rsidR="00340C87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</w:p>
        </w:tc>
        <w:tc>
          <w:tcPr>
            <w:tcW w:w="338" w:type="pct"/>
            <w:shd w:val="clear" w:color="auto" w:fill="auto"/>
            <w:noWrap/>
          </w:tcPr>
          <w:p w:rsidR="00340C87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</w:p>
        </w:tc>
        <w:tc>
          <w:tcPr>
            <w:tcW w:w="338" w:type="pct"/>
            <w:shd w:val="clear" w:color="auto" w:fill="auto"/>
            <w:noWrap/>
          </w:tcPr>
          <w:p w:rsidR="00340C87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</w:p>
        </w:tc>
        <w:tc>
          <w:tcPr>
            <w:tcW w:w="338" w:type="pct"/>
            <w:shd w:val="clear" w:color="auto" w:fill="auto"/>
            <w:noWrap/>
          </w:tcPr>
          <w:p w:rsidR="00340C87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</w:p>
        </w:tc>
        <w:tc>
          <w:tcPr>
            <w:tcW w:w="338" w:type="pct"/>
            <w:shd w:val="clear" w:color="auto" w:fill="auto"/>
            <w:noWrap/>
          </w:tcPr>
          <w:p w:rsidR="00340C87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</w:p>
        </w:tc>
        <w:tc>
          <w:tcPr>
            <w:tcW w:w="339" w:type="pct"/>
            <w:shd w:val="clear" w:color="auto" w:fill="auto"/>
            <w:noWrap/>
          </w:tcPr>
          <w:p w:rsidR="00340C87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</w:p>
        </w:tc>
        <w:tc>
          <w:tcPr>
            <w:tcW w:w="340" w:type="pct"/>
            <w:shd w:val="clear" w:color="auto" w:fill="auto"/>
            <w:noWrap/>
          </w:tcPr>
          <w:p w:rsidR="00340C87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</w:p>
        </w:tc>
        <w:tc>
          <w:tcPr>
            <w:tcW w:w="340" w:type="pct"/>
            <w:shd w:val="clear" w:color="auto" w:fill="auto"/>
            <w:noWrap/>
          </w:tcPr>
          <w:p w:rsidR="00340C87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</w:p>
        </w:tc>
        <w:tc>
          <w:tcPr>
            <w:tcW w:w="332" w:type="pct"/>
            <w:shd w:val="clear" w:color="auto" w:fill="auto"/>
            <w:noWrap/>
          </w:tcPr>
          <w:p w:rsidR="00340C87" w:rsidRDefault="00340C87" w:rsidP="00AE56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</w:p>
        </w:tc>
      </w:tr>
      <w:tr w:rsidR="00340C87" w:rsidRPr="0076376E" w:rsidTr="00AE56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88" w:type="pct"/>
            <w:gridSpan w:val="2"/>
            <w:shd w:val="clear" w:color="auto" w:fill="auto"/>
          </w:tcPr>
          <w:p w:rsidR="00340C87" w:rsidRPr="002A4781" w:rsidRDefault="00340C87" w:rsidP="00AE5652">
            <w:pPr>
              <w:rPr>
                <w:rFonts w:ascii="Calibri" w:eastAsia="Times New Roman" w:hAnsi="Calibri" w:cs="Times New Roman"/>
                <w:b w:val="0"/>
                <w:bCs w:val="0"/>
                <w:color w:val="00000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GB"/>
              </w:rPr>
              <w:t>Type of recruitment</w:t>
            </w:r>
          </w:p>
        </w:tc>
        <w:tc>
          <w:tcPr>
            <w:tcW w:w="332" w:type="pct"/>
            <w:shd w:val="clear" w:color="auto" w:fill="auto"/>
            <w:noWrap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bCs/>
                <w:lang w:eastAsia="en-GB"/>
              </w:rPr>
              <w:t>A</w:t>
            </w:r>
          </w:p>
        </w:tc>
        <w:tc>
          <w:tcPr>
            <w:tcW w:w="338" w:type="pct"/>
            <w:shd w:val="clear" w:color="auto" w:fill="auto"/>
            <w:noWrap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bCs/>
                <w:lang w:eastAsia="en-GB"/>
              </w:rPr>
              <w:t>P</w:t>
            </w:r>
          </w:p>
        </w:tc>
        <w:tc>
          <w:tcPr>
            <w:tcW w:w="338" w:type="pct"/>
            <w:shd w:val="clear" w:color="auto" w:fill="auto"/>
            <w:noWrap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bCs/>
                <w:lang w:eastAsia="en-GB"/>
              </w:rPr>
              <w:t>A</w:t>
            </w:r>
          </w:p>
        </w:tc>
        <w:tc>
          <w:tcPr>
            <w:tcW w:w="338" w:type="pct"/>
            <w:shd w:val="clear" w:color="auto" w:fill="auto"/>
            <w:noWrap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bCs/>
                <w:lang w:eastAsia="en-GB"/>
              </w:rPr>
              <w:t>A</w:t>
            </w:r>
          </w:p>
        </w:tc>
        <w:tc>
          <w:tcPr>
            <w:tcW w:w="338" w:type="pct"/>
            <w:shd w:val="clear" w:color="auto" w:fill="auto"/>
            <w:noWrap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bCs/>
                <w:lang w:eastAsia="en-GB"/>
              </w:rPr>
              <w:t>A</w:t>
            </w:r>
          </w:p>
        </w:tc>
        <w:tc>
          <w:tcPr>
            <w:tcW w:w="338" w:type="pct"/>
            <w:shd w:val="clear" w:color="auto" w:fill="auto"/>
            <w:noWrap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bCs/>
                <w:lang w:eastAsia="en-GB"/>
              </w:rPr>
              <w:t>A</w:t>
            </w:r>
          </w:p>
        </w:tc>
        <w:tc>
          <w:tcPr>
            <w:tcW w:w="338" w:type="pct"/>
            <w:shd w:val="clear" w:color="auto" w:fill="auto"/>
            <w:noWrap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bCs/>
                <w:lang w:eastAsia="en-GB"/>
              </w:rPr>
              <w:t>A</w:t>
            </w:r>
          </w:p>
        </w:tc>
        <w:tc>
          <w:tcPr>
            <w:tcW w:w="339" w:type="pct"/>
            <w:shd w:val="clear" w:color="auto" w:fill="auto"/>
            <w:noWrap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bCs/>
                <w:lang w:eastAsia="en-GB"/>
              </w:rPr>
              <w:t>A</w:t>
            </w:r>
          </w:p>
        </w:tc>
        <w:tc>
          <w:tcPr>
            <w:tcW w:w="340" w:type="pct"/>
            <w:shd w:val="clear" w:color="auto" w:fill="auto"/>
            <w:noWrap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bCs/>
                <w:lang w:eastAsia="en-GB"/>
              </w:rPr>
              <w:t>A</w:t>
            </w:r>
          </w:p>
        </w:tc>
        <w:tc>
          <w:tcPr>
            <w:tcW w:w="340" w:type="pct"/>
            <w:shd w:val="clear" w:color="auto" w:fill="auto"/>
            <w:noWrap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bCs/>
                <w:lang w:eastAsia="en-GB"/>
              </w:rPr>
              <w:t>P</w:t>
            </w:r>
          </w:p>
        </w:tc>
        <w:tc>
          <w:tcPr>
            <w:tcW w:w="332" w:type="pct"/>
            <w:shd w:val="clear" w:color="auto" w:fill="auto"/>
            <w:noWrap/>
          </w:tcPr>
          <w:p w:rsidR="00340C87" w:rsidRPr="0076376E" w:rsidRDefault="00340C87" w:rsidP="00AE565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b/>
                <w:bCs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bCs/>
                <w:lang w:eastAsia="en-GB"/>
              </w:rPr>
              <w:t>A</w:t>
            </w:r>
          </w:p>
        </w:tc>
      </w:tr>
    </w:tbl>
    <w:p w:rsidR="00340C87" w:rsidRDefault="00340C87" w:rsidP="00340C87">
      <w:pPr>
        <w:jc w:val="both"/>
      </w:pPr>
    </w:p>
    <w:p w:rsidR="00C01A66" w:rsidRDefault="00C01A66"/>
    <w:p w:rsidR="005D2873" w:rsidRDefault="005D2873"/>
    <w:p w:rsidR="0067064B" w:rsidRDefault="0067064B" w:rsidP="005D2873">
      <w:pPr>
        <w:pStyle w:val="Caption"/>
        <w:keepNext/>
        <w:spacing w:after="0"/>
        <w:jc w:val="both"/>
        <w:rPr>
          <w:color w:val="auto"/>
          <w:sz w:val="22"/>
          <w:szCs w:val="22"/>
        </w:rPr>
      </w:pPr>
    </w:p>
    <w:p w:rsidR="005D2873" w:rsidRPr="00154007" w:rsidRDefault="005D2873" w:rsidP="005D2873">
      <w:pPr>
        <w:pStyle w:val="Caption"/>
        <w:keepNext/>
        <w:spacing w:after="0"/>
        <w:jc w:val="both"/>
        <w:rPr>
          <w:color w:val="auto"/>
          <w:sz w:val="22"/>
          <w:szCs w:val="22"/>
        </w:rPr>
      </w:pPr>
      <w:bookmarkStart w:id="1" w:name="_GoBack"/>
      <w:bookmarkEnd w:id="1"/>
      <w:r>
        <w:rPr>
          <w:color w:val="auto"/>
          <w:sz w:val="22"/>
          <w:szCs w:val="22"/>
        </w:rPr>
        <w:t xml:space="preserve">Supplementary material 5a: </w:t>
      </w:r>
    </w:p>
    <w:p w:rsidR="005D2873" w:rsidRDefault="005D2873" w:rsidP="005D2873">
      <w:pPr>
        <w:pStyle w:val="Caption"/>
        <w:keepNext/>
        <w:spacing w:after="0"/>
        <w:jc w:val="both"/>
        <w:rPr>
          <w:color w:val="auto"/>
        </w:rPr>
      </w:pPr>
    </w:p>
    <w:p w:rsidR="005D2873" w:rsidRPr="00D52FED" w:rsidRDefault="005D2873" w:rsidP="005D2873">
      <w:pPr>
        <w:pStyle w:val="Caption"/>
        <w:keepNext/>
        <w:spacing w:after="0"/>
        <w:jc w:val="both"/>
        <w:rPr>
          <w:i/>
        </w:rPr>
      </w:pPr>
      <w:r w:rsidRPr="001B0CAA">
        <w:rPr>
          <w:color w:val="auto"/>
        </w:rPr>
        <w:t xml:space="preserve">Individual and </w:t>
      </w:r>
      <w:r>
        <w:rPr>
          <w:color w:val="auto"/>
        </w:rPr>
        <w:t>summary estimate</w:t>
      </w:r>
      <w:r w:rsidRPr="001B0CAA">
        <w:rPr>
          <w:color w:val="auto"/>
        </w:rPr>
        <w:t>s of the proportion of women with a rectal chlamydia infection among women who tested positive for urogenital chlamydia (N=</w:t>
      </w:r>
      <w:r w:rsidR="00FA08CD">
        <w:rPr>
          <w:color w:val="auto"/>
        </w:rPr>
        <w:t>10</w:t>
      </w:r>
      <w:r w:rsidRPr="001B0CAA">
        <w:rPr>
          <w:color w:val="auto"/>
        </w:rPr>
        <w:t>)</w:t>
      </w:r>
      <w:r>
        <w:rPr>
          <w:color w:val="auto"/>
        </w:rPr>
        <w:t>.</w:t>
      </w:r>
      <w:r w:rsidRPr="005D2873">
        <w:rPr>
          <w:i/>
          <w:color w:val="auto"/>
        </w:rPr>
        <w:t xml:space="preserve"> CI = Confidence intervals.</w:t>
      </w:r>
    </w:p>
    <w:p w:rsidR="005D2873" w:rsidRDefault="005D2873">
      <w:r w:rsidRPr="005D2873">
        <w:rPr>
          <w:highlight w:val="yellow"/>
        </w:rPr>
        <w:t>ADD FIGURE HERE</w:t>
      </w:r>
    </w:p>
    <w:p w:rsidR="005D2873" w:rsidRPr="00166393" w:rsidRDefault="005D2873" w:rsidP="005D2873">
      <w:pPr>
        <w:jc w:val="both"/>
        <w:rPr>
          <w:b/>
        </w:rPr>
      </w:pPr>
      <w:r>
        <w:rPr>
          <w:b/>
        </w:rPr>
        <w:t>Supplementary material 5b:</w:t>
      </w:r>
    </w:p>
    <w:p w:rsidR="005D2873" w:rsidRPr="00270565" w:rsidRDefault="005D2873" w:rsidP="005D2873">
      <w:pPr>
        <w:pStyle w:val="Caption"/>
        <w:keepNext/>
        <w:spacing w:after="0"/>
        <w:jc w:val="both"/>
        <w:rPr>
          <w:color w:val="auto"/>
        </w:rPr>
      </w:pPr>
      <w:r w:rsidRPr="00270565">
        <w:rPr>
          <w:color w:val="auto"/>
        </w:rPr>
        <w:t xml:space="preserve">Individual and </w:t>
      </w:r>
      <w:r>
        <w:rPr>
          <w:color w:val="auto"/>
        </w:rPr>
        <w:t>summary estimate</w:t>
      </w:r>
      <w:r w:rsidRPr="00270565">
        <w:rPr>
          <w:color w:val="auto"/>
        </w:rPr>
        <w:t>s of the proportion of women with a rectal chlamydia infection among women who tested negative for urogenital chlamydia (N=</w:t>
      </w:r>
      <w:r w:rsidR="00FA08CD">
        <w:rPr>
          <w:color w:val="auto"/>
        </w:rPr>
        <w:t>9</w:t>
      </w:r>
      <w:r w:rsidRPr="00270565">
        <w:rPr>
          <w:color w:val="auto"/>
        </w:rPr>
        <w:t>)</w:t>
      </w:r>
    </w:p>
    <w:p w:rsidR="005D2873" w:rsidRPr="003421EF" w:rsidRDefault="005D2873" w:rsidP="005D2873">
      <w:pPr>
        <w:spacing w:after="0" w:line="240" w:lineRule="auto"/>
        <w:rPr>
          <w:i/>
          <w:sz w:val="18"/>
          <w:szCs w:val="18"/>
        </w:rPr>
      </w:pPr>
      <w:r w:rsidRPr="003421EF">
        <w:rPr>
          <w:i/>
          <w:sz w:val="18"/>
          <w:szCs w:val="18"/>
        </w:rPr>
        <w:t>Eight studies were used</w:t>
      </w:r>
      <w:r>
        <w:rPr>
          <w:i/>
          <w:sz w:val="18"/>
          <w:szCs w:val="18"/>
        </w:rPr>
        <w:t>;</w:t>
      </w:r>
      <w:r w:rsidRPr="003421EF">
        <w:rPr>
          <w:i/>
          <w:sz w:val="18"/>
          <w:szCs w:val="18"/>
        </w:rPr>
        <w:t xml:space="preserve"> one could not be used because the data tables contained zeros as all women had concurrent infections or were positive for </w:t>
      </w:r>
      <w:r>
        <w:rPr>
          <w:i/>
          <w:sz w:val="18"/>
          <w:szCs w:val="18"/>
        </w:rPr>
        <w:t>urogenital CT</w:t>
      </w:r>
      <w:r w:rsidRPr="003421EF">
        <w:rPr>
          <w:i/>
          <w:sz w:val="18"/>
          <w:szCs w:val="18"/>
        </w:rPr>
        <w:t xml:space="preserve"> only. CI = Confidence intervals.</w:t>
      </w:r>
    </w:p>
    <w:p w:rsidR="005D2873" w:rsidRDefault="005D2873" w:rsidP="005D2873">
      <w:r w:rsidRPr="005D2873">
        <w:rPr>
          <w:highlight w:val="yellow"/>
        </w:rPr>
        <w:t>ADD FIGURE HERE</w:t>
      </w:r>
    </w:p>
    <w:p w:rsidR="005D2873" w:rsidRDefault="005D2873"/>
    <w:p w:rsidR="005D2873" w:rsidRPr="00166393" w:rsidRDefault="005D2873" w:rsidP="005D2873">
      <w:pPr>
        <w:pStyle w:val="Caption"/>
        <w:keepNext/>
        <w:spacing w:after="0"/>
        <w:jc w:val="both"/>
        <w:rPr>
          <w:color w:val="auto"/>
          <w:sz w:val="22"/>
        </w:rPr>
      </w:pPr>
      <w:r>
        <w:rPr>
          <w:color w:val="auto"/>
          <w:sz w:val="22"/>
        </w:rPr>
        <w:t>Supplementary material 6:</w:t>
      </w:r>
    </w:p>
    <w:p w:rsidR="005D2873" w:rsidRDefault="005D2873" w:rsidP="005D2873">
      <w:pPr>
        <w:pStyle w:val="Caption"/>
        <w:keepNext/>
        <w:spacing w:after="0"/>
        <w:jc w:val="both"/>
        <w:rPr>
          <w:color w:val="auto"/>
        </w:rPr>
      </w:pPr>
    </w:p>
    <w:p w:rsidR="005D2873" w:rsidRPr="00FA08CD" w:rsidRDefault="005D2873" w:rsidP="005D2873">
      <w:pPr>
        <w:pStyle w:val="Caption"/>
        <w:keepNext/>
        <w:spacing w:after="0"/>
        <w:jc w:val="both"/>
        <w:rPr>
          <w:i/>
          <w:color w:val="auto"/>
        </w:rPr>
      </w:pPr>
      <w:r w:rsidRPr="00FA08CD">
        <w:rPr>
          <w:i/>
          <w:color w:val="auto"/>
        </w:rPr>
        <w:t>Individual and summary estimates for the risk ratio of rectal chlamydia infection and a history of anal intercourse (N=</w:t>
      </w:r>
      <w:r w:rsidR="00FA08CD">
        <w:rPr>
          <w:i/>
          <w:color w:val="auto"/>
        </w:rPr>
        <w:t>11</w:t>
      </w:r>
      <w:r w:rsidRPr="00FA08CD">
        <w:rPr>
          <w:i/>
          <w:color w:val="auto"/>
        </w:rPr>
        <w:t>)</w:t>
      </w:r>
    </w:p>
    <w:p w:rsidR="005D2873" w:rsidRPr="00FA08CD" w:rsidRDefault="005D2873" w:rsidP="005D2873">
      <w:pPr>
        <w:spacing w:after="0" w:line="240" w:lineRule="auto"/>
        <w:jc w:val="both"/>
        <w:rPr>
          <w:i/>
          <w:sz w:val="18"/>
          <w:szCs w:val="18"/>
        </w:rPr>
      </w:pPr>
      <w:r w:rsidRPr="00FA08CD">
        <w:rPr>
          <w:i/>
          <w:sz w:val="18"/>
          <w:szCs w:val="18"/>
        </w:rPr>
        <w:t xml:space="preserve">The dotted line represents the summary estimated risk ratio. The diamond represents the summary risk ratio and confidence intervals for all 5 studies. Five studies were included in this meta-analysis, </w:t>
      </w:r>
      <w:r w:rsidR="00FA08CD">
        <w:rPr>
          <w:i/>
          <w:sz w:val="18"/>
          <w:szCs w:val="18"/>
        </w:rPr>
        <w:t>five</w:t>
      </w:r>
      <w:r w:rsidRPr="00FA08CD">
        <w:rPr>
          <w:i/>
          <w:sz w:val="18"/>
          <w:szCs w:val="18"/>
        </w:rPr>
        <w:t xml:space="preserve"> studies were automatically excluded due to the data tables containing zeros, as these studies included only women with a history of anal intercourse </w:t>
      </w:r>
      <w:r w:rsidR="00FA08CD" w:rsidRPr="00FA08CD">
        <w:rPr>
          <w:i/>
        </w:rPr>
        <w:fldChar w:fldCharType="begin">
          <w:fldData xml:space="preserve">PEVuZE5vdGU+PENpdGU+PEF1dGhvcj5IdW50ZTwvQXV0aG9yPjxZZWFyPjIwMTA8L1llYXI+PFJl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</w:fldData>
        </w:fldChar>
      </w:r>
      <w:r w:rsidR="00FA08CD" w:rsidRPr="00FA08CD">
        <w:rPr>
          <w:i/>
        </w:rPr>
        <w:instrText xml:space="preserve"> ADDIN EN.CITE </w:instrText>
      </w:r>
      <w:r w:rsidR="00FA08CD" w:rsidRPr="00FA08CD">
        <w:rPr>
          <w:i/>
        </w:rPr>
        <w:fldChar w:fldCharType="begin">
          <w:fldData xml:space="preserve">PEVuZE5vdGU+PENpdGU+PEF1dGhvcj5IdW50ZTwvQXV0aG9yPjxZZWFyPjIwMTA8L1llYXI+PFJl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</w:fldData>
        </w:fldChar>
      </w:r>
      <w:r w:rsidR="00FA08CD" w:rsidRPr="00FA08CD">
        <w:rPr>
          <w:i/>
        </w:rPr>
        <w:instrText xml:space="preserve"> ADDIN EN.CITE.DATA </w:instrText>
      </w:r>
      <w:r w:rsidR="00FA08CD" w:rsidRPr="00FA08CD">
        <w:rPr>
          <w:i/>
        </w:rPr>
      </w:r>
      <w:r w:rsidR="00FA08CD" w:rsidRPr="00FA08CD">
        <w:rPr>
          <w:i/>
        </w:rPr>
        <w:fldChar w:fldCharType="end"/>
      </w:r>
      <w:r w:rsidR="00FA08CD" w:rsidRPr="00FA08CD">
        <w:rPr>
          <w:i/>
        </w:rPr>
        <w:fldChar w:fldCharType="separate"/>
      </w:r>
      <w:r w:rsidR="00FA08CD" w:rsidRPr="00FA08CD">
        <w:rPr>
          <w:i/>
          <w:noProof/>
          <w:vertAlign w:val="superscript"/>
        </w:rPr>
        <w:t>8,26-29</w:t>
      </w:r>
      <w:r w:rsidR="00FA08CD" w:rsidRPr="00FA08CD">
        <w:rPr>
          <w:i/>
        </w:rPr>
        <w:fldChar w:fldCharType="end"/>
      </w:r>
      <w:r w:rsidRPr="00FA08CD">
        <w:rPr>
          <w:i/>
          <w:sz w:val="18"/>
          <w:szCs w:val="18"/>
        </w:rPr>
        <w:t xml:space="preserve"> and one was excluded due to missing data on the number of women who had a negative rectal test and no history of anal intercourse</w:t>
      </w:r>
      <w:r w:rsidRPr="00FA08CD">
        <w:rPr>
          <w:i/>
          <w:sz w:val="18"/>
          <w:szCs w:val="18"/>
        </w:rPr>
        <w:fldChar w:fldCharType="begin"/>
      </w:r>
      <w:r w:rsidRPr="00FA08CD">
        <w:rPr>
          <w:i/>
          <w:sz w:val="18"/>
          <w:szCs w:val="18"/>
        </w:rPr>
        <w:instrText xml:space="preserve"> ADDIN EN.CITE &lt;EndNote&gt;&lt;Cite&gt;&lt;Author&gt;Gratrix&lt;/Author&gt;&lt;Year&gt;2015&lt;/Year&gt;&lt;RecNum&gt;7&lt;/RecNum&gt;&lt;DisplayText&gt;&lt;style face="superscript"&gt;17&lt;/style&gt;&lt;/DisplayText&gt;&lt;record&gt;&lt;rec-number&gt;7&lt;/rec-number&gt;&lt;foreign-keys&gt;&lt;key app="EN" db-id="rdftp2r0re9rznez9sq5dfz8r9wppz2z2pts" timestamp="1475762043"&gt;7&lt;/key&gt;&lt;/foreign-keys&gt;&lt;ref-type name="Journal Article"&gt;17&lt;/ref-type&gt;&lt;contributors&gt;&lt;authors&gt;&lt;author&gt;Gratrix, J.&lt;/author&gt;&lt;author&gt;Singh, A. E.&lt;/author&gt;&lt;author&gt;Bergman, J.&lt;/author&gt;&lt;author&gt;Egan, C.&lt;/author&gt;&lt;author&gt;Plitt, S. S.&lt;/author&gt;&lt;author&gt;McGinnis, J.&lt;/author&gt;&lt;author&gt;Bell, C. A.&lt;/author&gt;&lt;author&gt;Drews, S. J.&lt;/author&gt;&lt;author&gt;Read, R.&lt;/author&gt;&lt;/authors&gt;&lt;/contributors&gt;&lt;auth-address&gt;(Gratrix) Sexually Transmitted Infection Centralized Services, Alberta Health Services, Edmonton, Canada&amp;#xD;(Singh, Bergman) Sexually Transmitted Infection Clinic, Alberta Health Services, Edmonton, Canada&amp;#xD;(Egan, Read) Sexually Transmitted Infection Clinic, Alberta Health Services, Calgary, Canada&amp;#xD;(Plitt) Centre for Communicable Diseases and Infection Control, Public Health Agency of Canada, Ottawa, Canada&amp;#xD;(McGinnis) University of British Columbia, Vancouver, Canada&amp;#xD;(Singh, Bell) University of Alberta, Alberta Health, Edmonton, Canada&amp;#xD;(Bell) Surveillance and Assessment, Alberta Health, Edmonton, Canada&amp;#xD;(Drews) Provincial Laboratory for Public Health, Alberta Health Services, Calgary, Canada&lt;/auth-address&gt;&lt;titles&gt;&lt;title&gt;Evidence for increased chlamydia case finding after the introduction of rectal screening among women attending 2 Canadian sexually transmitted infection clinics&lt;/title&gt;&lt;secondary-title&gt;Clinical Infectious Diseases&lt;/secondary-title&gt;&lt;/titles&gt;&lt;periodical&gt;&lt;full-title&gt;Clinical Infectious Diseases&lt;/full-title&gt;&lt;/periodical&gt;&lt;pages&gt;398-404&lt;/pages&gt;&lt;volume&gt;60&lt;/volume&gt;&lt;number&gt;3&lt;/number&gt;&lt;dates&gt;&lt;year&gt;2015&lt;/year&gt;&lt;/dates&gt;&lt;isbn&gt;1058-4838&amp;#xD;1537-6591&lt;/isbn&gt;&lt;urls&gt;&lt;related-urls&gt;&lt;url&gt;http://cid.oxfordjournals.org/content/60/3/398.full.pdf&lt;/url&gt;&lt;/related-urls&gt;&lt;/urls&gt;&lt;/record&gt;&lt;/Cite&gt;&lt;/EndNote&gt;</w:instrText>
      </w:r>
      <w:r w:rsidRPr="00FA08CD">
        <w:rPr>
          <w:i/>
          <w:sz w:val="18"/>
          <w:szCs w:val="18"/>
        </w:rPr>
        <w:fldChar w:fldCharType="separate"/>
      </w:r>
      <w:r w:rsidRPr="00FA08CD">
        <w:rPr>
          <w:i/>
          <w:noProof/>
          <w:sz w:val="18"/>
          <w:szCs w:val="18"/>
          <w:vertAlign w:val="superscript"/>
        </w:rPr>
        <w:t>17</w:t>
      </w:r>
      <w:r w:rsidRPr="00FA08CD">
        <w:rPr>
          <w:i/>
          <w:sz w:val="18"/>
          <w:szCs w:val="18"/>
        </w:rPr>
        <w:fldChar w:fldCharType="end"/>
      </w:r>
      <w:r w:rsidRPr="00FA08CD">
        <w:rPr>
          <w:i/>
          <w:sz w:val="18"/>
          <w:szCs w:val="18"/>
        </w:rPr>
        <w:t xml:space="preserve"> RR=risk ratio; CI = Confidence intervals.</w:t>
      </w:r>
    </w:p>
    <w:p w:rsidR="005D2873" w:rsidRDefault="005D2873" w:rsidP="005D2873">
      <w:r w:rsidRPr="005D2873">
        <w:rPr>
          <w:highlight w:val="yellow"/>
        </w:rPr>
        <w:t>ADD FIGURE HERE</w:t>
      </w:r>
    </w:p>
    <w:p w:rsidR="005D2873" w:rsidRPr="00580CC0" w:rsidRDefault="005D2873" w:rsidP="005D2873">
      <w:pPr>
        <w:spacing w:after="0" w:line="240" w:lineRule="auto"/>
        <w:jc w:val="both"/>
        <w:rPr>
          <w:i/>
          <w:sz w:val="18"/>
          <w:szCs w:val="18"/>
        </w:rPr>
      </w:pPr>
    </w:p>
    <w:p w:rsidR="005D2873" w:rsidRDefault="005D2873"/>
    <w:sectPr w:rsidR="005D2873" w:rsidSect="005E5F13">
      <w:pgSz w:w="11906" w:h="16838"/>
      <w:pgMar w:top="567" w:right="1440" w:bottom="851" w:left="144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0" w:author="Nastassya Chandra" w:date="2017-11-29T16:26:00Z" w:initials="NC">
    <w:p w:rsidR="0067064B" w:rsidRDefault="0067064B">
      <w:pPr>
        <w:pStyle w:val="CommentText"/>
      </w:pPr>
      <w:r>
        <w:rPr>
          <w:rStyle w:val="CommentReference"/>
        </w:rPr>
        <w:annotationRef/>
      </w:r>
      <w:r>
        <w:t>To be updated with Kevin and John’s findings.</w:t>
      </w:r>
    </w:p>
  </w:comment>
</w:comment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40C87"/>
    <w:rsid w:val="00090E53"/>
    <w:rsid w:val="000E4E34"/>
    <w:rsid w:val="00340C87"/>
    <w:rsid w:val="005D2873"/>
    <w:rsid w:val="005E5F13"/>
    <w:rsid w:val="0067064B"/>
    <w:rsid w:val="00AE6803"/>
    <w:rsid w:val="00C01A66"/>
    <w:rsid w:val="00FA08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40C8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340C87"/>
    <w:rPr>
      <w:color w:val="0000FF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340C87"/>
    <w:pPr>
      <w:spacing w:line="240" w:lineRule="auto"/>
    </w:pPr>
    <w:rPr>
      <w:b/>
      <w:bCs/>
      <w:color w:val="00AE9E" w:themeColor="accent1"/>
      <w:sz w:val="18"/>
      <w:szCs w:val="18"/>
    </w:rPr>
  </w:style>
  <w:style w:type="table" w:styleId="LightShading">
    <w:name w:val="Light Shading"/>
    <w:basedOn w:val="TableNormal"/>
    <w:uiPriority w:val="60"/>
    <w:rsid w:val="00340C87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67064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7064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7064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7064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7064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706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7064B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40C8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340C87"/>
    <w:rPr>
      <w:color w:val="0000FF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340C87"/>
    <w:pPr>
      <w:spacing w:line="240" w:lineRule="auto"/>
    </w:pPr>
    <w:rPr>
      <w:b/>
      <w:bCs/>
      <w:color w:val="00AE9E" w:themeColor="accent1"/>
      <w:sz w:val="18"/>
      <w:szCs w:val="18"/>
    </w:rPr>
  </w:style>
  <w:style w:type="table" w:styleId="LightShading">
    <w:name w:val="Light Shading"/>
    <w:basedOn w:val="TableNormal"/>
    <w:uiPriority w:val="60"/>
    <w:rsid w:val="00340C87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67064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7064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7064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7064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7064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706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7064B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532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143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hyperlink" Target="http://onlinelibrary.wiley.com/journal/10.1002/(ISSN)1529-0131" TargetMode="External"/><Relationship Id="rId5" Type="http://schemas.openxmlformats.org/officeDocument/2006/relationships/comments" Target="comment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PH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00AE9E"/>
      </a:accent1>
      <a:accent2>
        <a:srgbClr val="98002E"/>
      </a:accent2>
      <a:accent3>
        <a:srgbClr val="11175E"/>
      </a:accent3>
      <a:accent4>
        <a:srgbClr val="D2D1B6"/>
      </a:accent4>
      <a:accent5>
        <a:srgbClr val="F9A25E"/>
      </a:accent5>
      <a:accent6>
        <a:srgbClr val="EEB111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5</Pages>
  <Words>1828</Words>
  <Characters>10426</Characters>
  <Application>Microsoft Office Word</Application>
  <DocSecurity>0</DocSecurity>
  <Lines>86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23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astassya Chandra</dc:creator>
  <cp:lastModifiedBy>Nastassya Chandra</cp:lastModifiedBy>
  <cp:revision>5</cp:revision>
  <dcterms:created xsi:type="dcterms:W3CDTF">2017-11-29T16:14:00Z</dcterms:created>
  <dcterms:modified xsi:type="dcterms:W3CDTF">2017-11-29T16:26:00Z</dcterms:modified>
</cp:coreProperties>
</file>